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1190747"/>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6DEF7C89" w14:textId="397FDA09" w:rsidR="00747F0C" w:rsidRPr="00747F0C" w:rsidRDefault="00CC02D8">
      <w:pPr>
        <w:pStyle w:val="TOC1"/>
        <w:rPr>
          <w:rFonts w:ascii="Times New Roman" w:eastAsiaTheme="minorEastAsia" w:hAnsi="Times New Roman" w:cs="Times New Roman"/>
          <w:noProof/>
          <w:sz w:val="24"/>
          <w:szCs w:val="24"/>
        </w:rPr>
      </w:pPr>
      <w:r w:rsidRPr="00747F0C">
        <w:rPr>
          <w:rFonts w:ascii="Times New Roman" w:hAnsi="Times New Roman" w:cs="Times New Roman"/>
          <w:sz w:val="24"/>
          <w:szCs w:val="24"/>
        </w:rPr>
        <w:fldChar w:fldCharType="begin"/>
      </w:r>
      <w:r w:rsidRPr="00747F0C">
        <w:rPr>
          <w:rFonts w:ascii="Times New Roman" w:hAnsi="Times New Roman" w:cs="Times New Roman"/>
          <w:sz w:val="24"/>
          <w:szCs w:val="24"/>
        </w:rPr>
        <w:instrText xml:space="preserve"> TOC \o "1-1" \h \z \t "Sub Judul,2,Sub Judul Bab 2,2,Sub Bab Bab 2,3,Sub Judul Bab 3,2,Sub Bab Bab 3,3" </w:instrText>
      </w:r>
      <w:r w:rsidRPr="00747F0C">
        <w:rPr>
          <w:rFonts w:ascii="Times New Roman" w:hAnsi="Times New Roman" w:cs="Times New Roman"/>
          <w:sz w:val="24"/>
          <w:szCs w:val="24"/>
        </w:rPr>
        <w:fldChar w:fldCharType="separate"/>
      </w:r>
      <w:hyperlink w:anchor="_Toc71190747" w:history="1">
        <w:r w:rsidR="00747F0C" w:rsidRPr="00747F0C">
          <w:rPr>
            <w:rStyle w:val="Hyperlink"/>
            <w:rFonts w:ascii="Times New Roman" w:hAnsi="Times New Roman" w:cs="Times New Roman"/>
            <w:b/>
            <w:bCs/>
            <w:noProof/>
            <w:sz w:val="24"/>
            <w:szCs w:val="24"/>
          </w:rPr>
          <w:t>Daftar I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ii</w:t>
        </w:r>
        <w:r w:rsidR="00747F0C" w:rsidRPr="00747F0C">
          <w:rPr>
            <w:rFonts w:ascii="Times New Roman" w:hAnsi="Times New Roman" w:cs="Times New Roman"/>
            <w:noProof/>
            <w:webHidden/>
            <w:sz w:val="24"/>
            <w:szCs w:val="24"/>
          </w:rPr>
          <w:fldChar w:fldCharType="end"/>
        </w:r>
      </w:hyperlink>
    </w:p>
    <w:p w14:paraId="17897B66" w14:textId="4C335DAA" w:rsidR="00747F0C" w:rsidRPr="00747F0C" w:rsidRDefault="00B76E22">
      <w:pPr>
        <w:pStyle w:val="TOC1"/>
        <w:rPr>
          <w:rFonts w:ascii="Times New Roman" w:eastAsiaTheme="minorEastAsia" w:hAnsi="Times New Roman" w:cs="Times New Roman"/>
          <w:noProof/>
          <w:sz w:val="24"/>
          <w:szCs w:val="24"/>
        </w:rPr>
      </w:pPr>
      <w:hyperlink w:anchor="_Toc71190748" w:history="1">
        <w:r w:rsidR="00747F0C" w:rsidRPr="00747F0C">
          <w:rPr>
            <w:rStyle w:val="Hyperlink"/>
            <w:rFonts w:ascii="Times New Roman" w:hAnsi="Times New Roman" w:cs="Times New Roman"/>
            <w:b/>
            <w:bCs/>
            <w:noProof/>
            <w:sz w:val="24"/>
            <w:szCs w:val="24"/>
          </w:rPr>
          <w:t>Daftar Gamba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iv</w:t>
        </w:r>
        <w:r w:rsidR="00747F0C" w:rsidRPr="00747F0C">
          <w:rPr>
            <w:rFonts w:ascii="Times New Roman" w:hAnsi="Times New Roman" w:cs="Times New Roman"/>
            <w:noProof/>
            <w:webHidden/>
            <w:sz w:val="24"/>
            <w:szCs w:val="24"/>
          </w:rPr>
          <w:fldChar w:fldCharType="end"/>
        </w:r>
      </w:hyperlink>
    </w:p>
    <w:p w14:paraId="104FB3A0" w14:textId="491A4561" w:rsidR="00747F0C" w:rsidRPr="00747F0C" w:rsidRDefault="00B76E22">
      <w:pPr>
        <w:pStyle w:val="TOC1"/>
        <w:rPr>
          <w:rFonts w:ascii="Times New Roman" w:eastAsiaTheme="minorEastAsia" w:hAnsi="Times New Roman" w:cs="Times New Roman"/>
          <w:noProof/>
          <w:sz w:val="24"/>
          <w:szCs w:val="24"/>
        </w:rPr>
      </w:pPr>
      <w:hyperlink w:anchor="_Toc71190749" w:history="1">
        <w:r w:rsidR="00747F0C" w:rsidRPr="00747F0C">
          <w:rPr>
            <w:rStyle w:val="Hyperlink"/>
            <w:rFonts w:ascii="Times New Roman" w:hAnsi="Times New Roman" w:cs="Times New Roman"/>
            <w:b/>
            <w:bCs/>
            <w:noProof/>
            <w:sz w:val="24"/>
            <w:szCs w:val="24"/>
          </w:rPr>
          <w:t>Daftar Tabe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4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vi</w:t>
        </w:r>
        <w:r w:rsidR="00747F0C" w:rsidRPr="00747F0C">
          <w:rPr>
            <w:rFonts w:ascii="Times New Roman" w:hAnsi="Times New Roman" w:cs="Times New Roman"/>
            <w:noProof/>
            <w:webHidden/>
            <w:sz w:val="24"/>
            <w:szCs w:val="24"/>
          </w:rPr>
          <w:fldChar w:fldCharType="end"/>
        </w:r>
      </w:hyperlink>
    </w:p>
    <w:p w14:paraId="5CAAC41C" w14:textId="487A09A1" w:rsidR="00747F0C" w:rsidRPr="00747F0C" w:rsidRDefault="00B76E22">
      <w:pPr>
        <w:pStyle w:val="TOC1"/>
        <w:rPr>
          <w:rFonts w:ascii="Times New Roman" w:eastAsiaTheme="minorEastAsia" w:hAnsi="Times New Roman" w:cs="Times New Roman"/>
          <w:noProof/>
          <w:sz w:val="24"/>
          <w:szCs w:val="24"/>
        </w:rPr>
      </w:pPr>
      <w:hyperlink w:anchor="_Toc71190750" w:history="1">
        <w:r w:rsidR="00747F0C" w:rsidRPr="00747F0C">
          <w:rPr>
            <w:rStyle w:val="Hyperlink"/>
            <w:rFonts w:ascii="Times New Roman" w:hAnsi="Times New Roman" w:cs="Times New Roman"/>
            <w:b/>
            <w:bCs/>
            <w:noProof/>
            <w:sz w:val="24"/>
            <w:szCs w:val="24"/>
          </w:rPr>
          <w:t>BAB I PENDAHULU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1E324ED9" w14:textId="2D1CFF8D"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1" w:history="1">
        <w:r w:rsidR="00747F0C" w:rsidRPr="00747F0C">
          <w:rPr>
            <w:rStyle w:val="Hyperlink"/>
            <w:rFonts w:ascii="Times New Roman" w:hAnsi="Times New Roman" w:cs="Times New Roman"/>
            <w:noProof/>
            <w:sz w:val="24"/>
            <w:szCs w:val="24"/>
          </w:rPr>
          <w:t>1.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Latar Belaka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w:t>
        </w:r>
        <w:r w:rsidR="00747F0C" w:rsidRPr="00747F0C">
          <w:rPr>
            <w:rFonts w:ascii="Times New Roman" w:hAnsi="Times New Roman" w:cs="Times New Roman"/>
            <w:noProof/>
            <w:webHidden/>
            <w:sz w:val="24"/>
            <w:szCs w:val="24"/>
          </w:rPr>
          <w:fldChar w:fldCharType="end"/>
        </w:r>
      </w:hyperlink>
    </w:p>
    <w:p w14:paraId="0B07AB29" w14:textId="12C84A7E"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2" w:history="1">
        <w:r w:rsidR="00747F0C" w:rsidRPr="00747F0C">
          <w:rPr>
            <w:rStyle w:val="Hyperlink"/>
            <w:rFonts w:ascii="Times New Roman" w:hAnsi="Times New Roman" w:cs="Times New Roman"/>
            <w:noProof/>
            <w:sz w:val="24"/>
            <w:szCs w:val="24"/>
          </w:rPr>
          <w:t>1.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umu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403DEC95" w14:textId="7BB3CB59"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3" w:history="1">
        <w:r w:rsidR="00747F0C" w:rsidRPr="00747F0C">
          <w:rPr>
            <w:rStyle w:val="Hyperlink"/>
            <w:rFonts w:ascii="Times New Roman" w:hAnsi="Times New Roman" w:cs="Times New Roman"/>
            <w:noProof/>
            <w:sz w:val="24"/>
            <w:szCs w:val="24"/>
          </w:rPr>
          <w:t>1.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Batasan Masalah</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22A9DBCF" w14:textId="2C131674"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4" w:history="1">
        <w:r w:rsidR="00747F0C" w:rsidRPr="00747F0C">
          <w:rPr>
            <w:rStyle w:val="Hyperlink"/>
            <w:rFonts w:ascii="Times New Roman" w:hAnsi="Times New Roman" w:cs="Times New Roman"/>
            <w:noProof/>
            <w:sz w:val="24"/>
            <w:szCs w:val="24"/>
          </w:rPr>
          <w:t>1.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uju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69625935" w14:textId="0A8F6D5F"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5" w:history="1">
        <w:r w:rsidR="00747F0C" w:rsidRPr="00747F0C">
          <w:rPr>
            <w:rStyle w:val="Hyperlink"/>
            <w:rFonts w:ascii="Times New Roman" w:hAnsi="Times New Roman" w:cs="Times New Roman"/>
            <w:noProof/>
            <w:sz w:val="24"/>
            <w:szCs w:val="24"/>
          </w:rPr>
          <w:t>1.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nfaat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7D052B41" w14:textId="7742C448"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6" w:history="1">
        <w:r w:rsidR="00747F0C" w:rsidRPr="00747F0C">
          <w:rPr>
            <w:rStyle w:val="Hyperlink"/>
            <w:rFonts w:ascii="Times New Roman" w:hAnsi="Times New Roman" w:cs="Times New Roman"/>
            <w:noProof/>
            <w:sz w:val="24"/>
            <w:szCs w:val="24"/>
          </w:rPr>
          <w:t>1.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ahapan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w:t>
        </w:r>
        <w:r w:rsidR="00747F0C" w:rsidRPr="00747F0C">
          <w:rPr>
            <w:rFonts w:ascii="Times New Roman" w:hAnsi="Times New Roman" w:cs="Times New Roman"/>
            <w:noProof/>
            <w:webHidden/>
            <w:sz w:val="24"/>
            <w:szCs w:val="24"/>
          </w:rPr>
          <w:fldChar w:fldCharType="end"/>
        </w:r>
      </w:hyperlink>
    </w:p>
    <w:p w14:paraId="4A59571F" w14:textId="24CF61B0"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7" w:history="1">
        <w:r w:rsidR="00747F0C" w:rsidRPr="00747F0C">
          <w:rPr>
            <w:rStyle w:val="Hyperlink"/>
            <w:rFonts w:ascii="Times New Roman" w:hAnsi="Times New Roman" w:cs="Times New Roman"/>
            <w:noProof/>
            <w:sz w:val="24"/>
            <w:szCs w:val="24"/>
          </w:rPr>
          <w:t>1.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Sistematika Penulis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w:t>
        </w:r>
        <w:r w:rsidR="00747F0C" w:rsidRPr="00747F0C">
          <w:rPr>
            <w:rFonts w:ascii="Times New Roman" w:hAnsi="Times New Roman" w:cs="Times New Roman"/>
            <w:noProof/>
            <w:webHidden/>
            <w:sz w:val="24"/>
            <w:szCs w:val="24"/>
          </w:rPr>
          <w:fldChar w:fldCharType="end"/>
        </w:r>
      </w:hyperlink>
    </w:p>
    <w:p w14:paraId="60701980" w14:textId="29033C7A" w:rsidR="00747F0C" w:rsidRPr="00747F0C" w:rsidRDefault="00B76E22">
      <w:pPr>
        <w:pStyle w:val="TOC1"/>
        <w:rPr>
          <w:rFonts w:ascii="Times New Roman" w:eastAsiaTheme="minorEastAsia" w:hAnsi="Times New Roman" w:cs="Times New Roman"/>
          <w:noProof/>
          <w:sz w:val="24"/>
          <w:szCs w:val="24"/>
        </w:rPr>
      </w:pPr>
      <w:hyperlink w:anchor="_Toc71190758" w:history="1">
        <w:r w:rsidR="00747F0C" w:rsidRPr="00747F0C">
          <w:rPr>
            <w:rStyle w:val="Hyperlink"/>
            <w:rFonts w:ascii="Times New Roman" w:hAnsi="Times New Roman" w:cs="Times New Roman"/>
            <w:b/>
            <w:bCs/>
            <w:noProof/>
            <w:sz w:val="24"/>
            <w:szCs w:val="24"/>
          </w:rPr>
          <w:t>BAB II TINJAUAN LITERATU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w:t>
        </w:r>
        <w:r w:rsidR="00747F0C" w:rsidRPr="00747F0C">
          <w:rPr>
            <w:rFonts w:ascii="Times New Roman" w:hAnsi="Times New Roman" w:cs="Times New Roman"/>
            <w:noProof/>
            <w:webHidden/>
            <w:sz w:val="24"/>
            <w:szCs w:val="24"/>
          </w:rPr>
          <w:fldChar w:fldCharType="end"/>
        </w:r>
      </w:hyperlink>
    </w:p>
    <w:p w14:paraId="478F2A27" w14:textId="6F52CBEB"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59" w:history="1">
        <w:r w:rsidR="00747F0C" w:rsidRPr="00747F0C">
          <w:rPr>
            <w:rStyle w:val="Hyperlink"/>
            <w:rFonts w:ascii="Times New Roman" w:hAnsi="Times New Roman" w:cs="Times New Roman"/>
            <w:noProof/>
            <w:sz w:val="24"/>
            <w:szCs w:val="24"/>
          </w:rPr>
          <w:t>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Stud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5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w:t>
        </w:r>
        <w:r w:rsidR="00747F0C" w:rsidRPr="00747F0C">
          <w:rPr>
            <w:rFonts w:ascii="Times New Roman" w:hAnsi="Times New Roman" w:cs="Times New Roman"/>
            <w:noProof/>
            <w:webHidden/>
            <w:sz w:val="24"/>
            <w:szCs w:val="24"/>
          </w:rPr>
          <w:fldChar w:fldCharType="end"/>
        </w:r>
      </w:hyperlink>
    </w:p>
    <w:p w14:paraId="5A50EE29" w14:textId="1D8C5B5D"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60" w:history="1">
        <w:r w:rsidR="00747F0C" w:rsidRPr="00747F0C">
          <w:rPr>
            <w:rStyle w:val="Hyperlink"/>
            <w:rFonts w:ascii="Times New Roman" w:hAnsi="Times New Roman" w:cs="Times New Roman"/>
            <w:noProof/>
            <w:sz w:val="24"/>
            <w:szCs w:val="24"/>
          </w:rPr>
          <w:t>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injauan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6DCD8C7C" w14:textId="20C59597"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1" w:history="1">
        <w:r w:rsidR="00747F0C" w:rsidRPr="00747F0C">
          <w:rPr>
            <w:rStyle w:val="Hyperlink"/>
            <w:rFonts w:ascii="Times New Roman" w:hAnsi="Times New Roman" w:cs="Times New Roman"/>
            <w:noProof/>
            <w:sz w:val="24"/>
            <w:szCs w:val="24"/>
          </w:rPr>
          <w:t>2.2.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019358FA" w14:textId="7C86D8A8"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2" w:history="1">
        <w:r w:rsidR="00747F0C" w:rsidRPr="00747F0C">
          <w:rPr>
            <w:rStyle w:val="Hyperlink"/>
            <w:rFonts w:ascii="Times New Roman" w:hAnsi="Times New Roman" w:cs="Times New Roman"/>
            <w:noProof/>
            <w:sz w:val="24"/>
            <w:szCs w:val="24"/>
          </w:rPr>
          <w:t>2.2.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Deteksi Penyakit Jantu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747F0C" w:rsidRPr="00747F0C">
          <w:rPr>
            <w:rFonts w:ascii="Times New Roman" w:hAnsi="Times New Roman" w:cs="Times New Roman"/>
            <w:noProof/>
            <w:webHidden/>
            <w:sz w:val="24"/>
            <w:szCs w:val="24"/>
          </w:rPr>
          <w:fldChar w:fldCharType="end"/>
        </w:r>
      </w:hyperlink>
    </w:p>
    <w:p w14:paraId="0CC91FE7" w14:textId="1DD4624D"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3" w:history="1">
        <w:r w:rsidR="00747F0C" w:rsidRPr="00747F0C">
          <w:rPr>
            <w:rStyle w:val="Hyperlink"/>
            <w:rFonts w:ascii="Times New Roman" w:hAnsi="Times New Roman" w:cs="Times New Roman"/>
            <w:noProof/>
            <w:sz w:val="24"/>
            <w:szCs w:val="24"/>
          </w:rPr>
          <w:t>2.2.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achine Lear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0</w:t>
        </w:r>
        <w:r w:rsidR="00747F0C" w:rsidRPr="00747F0C">
          <w:rPr>
            <w:rFonts w:ascii="Times New Roman" w:hAnsi="Times New Roman" w:cs="Times New Roman"/>
            <w:noProof/>
            <w:webHidden/>
            <w:sz w:val="24"/>
            <w:szCs w:val="24"/>
          </w:rPr>
          <w:fldChar w:fldCharType="end"/>
        </w:r>
      </w:hyperlink>
    </w:p>
    <w:p w14:paraId="1AD9936C" w14:textId="666216EA"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4" w:history="1">
        <w:r w:rsidR="00747F0C" w:rsidRPr="00747F0C">
          <w:rPr>
            <w:rStyle w:val="Hyperlink"/>
            <w:rFonts w:ascii="Times New Roman" w:hAnsi="Times New Roman" w:cs="Times New Roman"/>
            <w:noProof/>
            <w:sz w:val="24"/>
            <w:szCs w:val="24"/>
          </w:rPr>
          <w:t>2.2.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1</w:t>
        </w:r>
        <w:r w:rsidR="00747F0C" w:rsidRPr="00747F0C">
          <w:rPr>
            <w:rFonts w:ascii="Times New Roman" w:hAnsi="Times New Roman" w:cs="Times New Roman"/>
            <w:noProof/>
            <w:webHidden/>
            <w:sz w:val="24"/>
            <w:szCs w:val="24"/>
          </w:rPr>
          <w:fldChar w:fldCharType="end"/>
        </w:r>
      </w:hyperlink>
    </w:p>
    <w:p w14:paraId="27F9658C" w14:textId="54722660"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5" w:history="1">
        <w:r w:rsidR="00747F0C" w:rsidRPr="00747F0C">
          <w:rPr>
            <w:rStyle w:val="Hyperlink"/>
            <w:rFonts w:ascii="Times New Roman" w:hAnsi="Times New Roman" w:cs="Times New Roman"/>
            <w:noProof/>
            <w:sz w:val="24"/>
            <w:szCs w:val="24"/>
          </w:rPr>
          <w:t>2.2.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3</w:t>
        </w:r>
        <w:r w:rsidR="00747F0C" w:rsidRPr="00747F0C">
          <w:rPr>
            <w:rFonts w:ascii="Times New Roman" w:hAnsi="Times New Roman" w:cs="Times New Roman"/>
            <w:noProof/>
            <w:webHidden/>
            <w:sz w:val="24"/>
            <w:szCs w:val="24"/>
          </w:rPr>
          <w:fldChar w:fldCharType="end"/>
        </w:r>
      </w:hyperlink>
    </w:p>
    <w:p w14:paraId="25B97CBF" w14:textId="6EBF47D6"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6" w:history="1">
        <w:r w:rsidR="00747F0C" w:rsidRPr="00747F0C">
          <w:rPr>
            <w:rStyle w:val="Hyperlink"/>
            <w:rFonts w:ascii="Times New Roman" w:hAnsi="Times New Roman" w:cs="Times New Roman"/>
            <w:noProof/>
            <w:sz w:val="24"/>
            <w:szCs w:val="24"/>
          </w:rPr>
          <w:t>2.2.6.</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arameter Algoritma XgBoost</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5</w:t>
        </w:r>
        <w:r w:rsidR="00747F0C" w:rsidRPr="00747F0C">
          <w:rPr>
            <w:rFonts w:ascii="Times New Roman" w:hAnsi="Times New Roman" w:cs="Times New Roman"/>
            <w:noProof/>
            <w:webHidden/>
            <w:sz w:val="24"/>
            <w:szCs w:val="24"/>
          </w:rPr>
          <w:fldChar w:fldCharType="end"/>
        </w:r>
      </w:hyperlink>
    </w:p>
    <w:p w14:paraId="57F37527" w14:textId="4E7F4F5E"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7" w:history="1">
        <w:r w:rsidR="00747F0C" w:rsidRPr="00747F0C">
          <w:rPr>
            <w:rStyle w:val="Hyperlink"/>
            <w:rFonts w:ascii="Times New Roman" w:hAnsi="Times New Roman" w:cs="Times New Roman"/>
            <w:noProof/>
            <w:sz w:val="24"/>
            <w:szCs w:val="24"/>
          </w:rPr>
          <w:t>2.2.7.</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Randomized Search Optimizer</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5</w:t>
        </w:r>
        <w:r w:rsidR="00747F0C" w:rsidRPr="00747F0C">
          <w:rPr>
            <w:rFonts w:ascii="Times New Roman" w:hAnsi="Times New Roman" w:cs="Times New Roman"/>
            <w:noProof/>
            <w:webHidden/>
            <w:sz w:val="24"/>
            <w:szCs w:val="24"/>
          </w:rPr>
          <w:fldChar w:fldCharType="end"/>
        </w:r>
      </w:hyperlink>
    </w:p>
    <w:p w14:paraId="31E23F7C" w14:textId="06F0D0BA"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8" w:history="1">
        <w:r w:rsidR="00747F0C" w:rsidRPr="00747F0C">
          <w:rPr>
            <w:rStyle w:val="Hyperlink"/>
            <w:rFonts w:ascii="Times New Roman" w:hAnsi="Times New Roman" w:cs="Times New Roman"/>
            <w:noProof/>
            <w:sz w:val="24"/>
            <w:szCs w:val="24"/>
          </w:rPr>
          <w:t>2.2.8.</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ross Validatio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6</w:t>
        </w:r>
        <w:r w:rsidR="00747F0C" w:rsidRPr="00747F0C">
          <w:rPr>
            <w:rFonts w:ascii="Times New Roman" w:hAnsi="Times New Roman" w:cs="Times New Roman"/>
            <w:noProof/>
            <w:webHidden/>
            <w:sz w:val="24"/>
            <w:szCs w:val="24"/>
          </w:rPr>
          <w:fldChar w:fldCharType="end"/>
        </w:r>
      </w:hyperlink>
    </w:p>
    <w:p w14:paraId="4FAA3FD4" w14:textId="6D665C54"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69" w:history="1">
        <w:r w:rsidR="00747F0C" w:rsidRPr="00747F0C">
          <w:rPr>
            <w:rStyle w:val="Hyperlink"/>
            <w:rFonts w:ascii="Times New Roman" w:hAnsi="Times New Roman" w:cs="Times New Roman"/>
            <w:noProof/>
            <w:sz w:val="24"/>
            <w:szCs w:val="24"/>
          </w:rPr>
          <w:t>2.2.9.</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Confusion Matrix</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6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7</w:t>
        </w:r>
        <w:r w:rsidR="00747F0C" w:rsidRPr="00747F0C">
          <w:rPr>
            <w:rFonts w:ascii="Times New Roman" w:hAnsi="Times New Roman" w:cs="Times New Roman"/>
            <w:noProof/>
            <w:webHidden/>
            <w:sz w:val="24"/>
            <w:szCs w:val="24"/>
          </w:rPr>
          <w:fldChar w:fldCharType="end"/>
        </w:r>
      </w:hyperlink>
    </w:p>
    <w:p w14:paraId="515F824E" w14:textId="57F72190" w:rsidR="00747F0C" w:rsidRPr="00747F0C" w:rsidRDefault="00B76E22">
      <w:pPr>
        <w:pStyle w:val="TOC1"/>
        <w:rPr>
          <w:rFonts w:ascii="Times New Roman" w:eastAsiaTheme="minorEastAsia" w:hAnsi="Times New Roman" w:cs="Times New Roman"/>
          <w:noProof/>
          <w:sz w:val="24"/>
          <w:szCs w:val="24"/>
        </w:rPr>
      </w:pPr>
      <w:hyperlink w:anchor="_Toc71190770" w:history="1">
        <w:r w:rsidR="00747F0C" w:rsidRPr="00747F0C">
          <w:rPr>
            <w:rStyle w:val="Hyperlink"/>
            <w:rFonts w:ascii="Times New Roman" w:hAnsi="Times New Roman" w:cs="Times New Roman"/>
            <w:b/>
            <w:bCs/>
            <w:noProof/>
            <w:sz w:val="24"/>
            <w:szCs w:val="24"/>
          </w:rPr>
          <w:t>BAB III METODOLOGI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8</w:t>
        </w:r>
        <w:r w:rsidR="00747F0C" w:rsidRPr="00747F0C">
          <w:rPr>
            <w:rFonts w:ascii="Times New Roman" w:hAnsi="Times New Roman" w:cs="Times New Roman"/>
            <w:noProof/>
            <w:webHidden/>
            <w:sz w:val="24"/>
            <w:szCs w:val="24"/>
          </w:rPr>
          <w:fldChar w:fldCharType="end"/>
        </w:r>
      </w:hyperlink>
    </w:p>
    <w:p w14:paraId="5816BF74" w14:textId="36E1223F"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71"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Metode Peneliti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8</w:t>
        </w:r>
        <w:r w:rsidR="00747F0C" w:rsidRPr="00747F0C">
          <w:rPr>
            <w:rFonts w:ascii="Times New Roman" w:hAnsi="Times New Roman" w:cs="Times New Roman"/>
            <w:noProof/>
            <w:webHidden/>
            <w:sz w:val="24"/>
            <w:szCs w:val="24"/>
          </w:rPr>
          <w:fldChar w:fldCharType="end"/>
        </w:r>
      </w:hyperlink>
    </w:p>
    <w:p w14:paraId="7BBBAC2A" w14:textId="6949C5B3"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72" w:history="1">
        <w:r w:rsidR="00747F0C" w:rsidRPr="00747F0C">
          <w:rPr>
            <w:rStyle w:val="Hyperlink"/>
            <w:rFonts w:ascii="Times New Roman" w:hAnsi="Times New Roman" w:cs="Times New Roman"/>
            <w:noProof/>
            <w:sz w:val="24"/>
            <w:szCs w:val="24"/>
          </w:rPr>
          <w:t>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umpulan Dat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69C8BE18" w14:textId="7DF70035"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73" w:history="1">
        <w:r w:rsidR="00747F0C" w:rsidRPr="00747F0C">
          <w:rPr>
            <w:rStyle w:val="Hyperlink"/>
            <w:rFonts w:ascii="Times New Roman" w:hAnsi="Times New Roman" w:cs="Times New Roman"/>
            <w:noProof/>
            <w:sz w:val="24"/>
            <w:szCs w:val="24"/>
          </w:rPr>
          <w:t>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ngolahan Data Aw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9</w:t>
        </w:r>
        <w:r w:rsidR="00747F0C" w:rsidRPr="00747F0C">
          <w:rPr>
            <w:rFonts w:ascii="Times New Roman" w:hAnsi="Times New Roman" w:cs="Times New Roman"/>
            <w:noProof/>
            <w:webHidden/>
            <w:sz w:val="24"/>
            <w:szCs w:val="24"/>
          </w:rPr>
          <w:fldChar w:fldCharType="end"/>
        </w:r>
      </w:hyperlink>
    </w:p>
    <w:p w14:paraId="55317BDB" w14:textId="4CF0C3F6"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74" w:history="1">
        <w:r w:rsidR="00747F0C" w:rsidRPr="00747F0C">
          <w:rPr>
            <w:rStyle w:val="Hyperlink"/>
            <w:rFonts w:ascii="Times New Roman" w:hAnsi="Times New Roman" w:cs="Times New Roman"/>
            <w:noProof/>
            <w:sz w:val="24"/>
            <w:szCs w:val="24"/>
          </w:rPr>
          <w:t>3.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Analisis kebutuh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1</w:t>
        </w:r>
        <w:r w:rsidR="00747F0C" w:rsidRPr="00747F0C">
          <w:rPr>
            <w:rFonts w:ascii="Times New Roman" w:hAnsi="Times New Roman" w:cs="Times New Roman"/>
            <w:noProof/>
            <w:webHidden/>
            <w:sz w:val="24"/>
            <w:szCs w:val="24"/>
          </w:rPr>
          <w:fldChar w:fldCharType="end"/>
        </w:r>
      </w:hyperlink>
    </w:p>
    <w:p w14:paraId="666951EE" w14:textId="036837C4"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75" w:history="1">
        <w:r w:rsidR="00747F0C" w:rsidRPr="00747F0C">
          <w:rPr>
            <w:rStyle w:val="Hyperlink"/>
            <w:rFonts w:ascii="Times New Roman" w:hAnsi="Times New Roman" w:cs="Times New Roman"/>
            <w:noProof/>
            <w:sz w:val="24"/>
            <w:szCs w:val="24"/>
          </w:rPr>
          <w:t>3.3.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1</w:t>
        </w:r>
        <w:r w:rsidR="00747F0C" w:rsidRPr="00747F0C">
          <w:rPr>
            <w:rFonts w:ascii="Times New Roman" w:hAnsi="Times New Roman" w:cs="Times New Roman"/>
            <w:noProof/>
            <w:webHidden/>
            <w:sz w:val="24"/>
            <w:szCs w:val="24"/>
          </w:rPr>
          <w:fldChar w:fldCharType="end"/>
        </w:r>
      </w:hyperlink>
    </w:p>
    <w:p w14:paraId="7178FB56" w14:textId="5EA93C75"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76" w:history="1">
        <w:r w:rsidR="00747F0C" w:rsidRPr="00747F0C">
          <w:rPr>
            <w:rStyle w:val="Hyperlink"/>
            <w:rFonts w:ascii="Times New Roman" w:hAnsi="Times New Roman" w:cs="Times New Roman"/>
            <w:noProof/>
            <w:sz w:val="24"/>
            <w:szCs w:val="24"/>
          </w:rPr>
          <w:t>3.3.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Kebutuhan Non Fungsional</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1</w:t>
        </w:r>
        <w:r w:rsidR="00747F0C" w:rsidRPr="00747F0C">
          <w:rPr>
            <w:rFonts w:ascii="Times New Roman" w:hAnsi="Times New Roman" w:cs="Times New Roman"/>
            <w:noProof/>
            <w:webHidden/>
            <w:sz w:val="24"/>
            <w:szCs w:val="24"/>
          </w:rPr>
          <w:fldChar w:fldCharType="end"/>
        </w:r>
      </w:hyperlink>
    </w:p>
    <w:p w14:paraId="494F1751" w14:textId="047EE23C"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77" w:history="1">
        <w:r w:rsidR="00747F0C" w:rsidRPr="00747F0C">
          <w:rPr>
            <w:rStyle w:val="Hyperlink"/>
            <w:rFonts w:ascii="Times New Roman" w:hAnsi="Times New Roman" w:cs="Times New Roman"/>
            <w:noProof/>
            <w:sz w:val="24"/>
            <w:szCs w:val="24"/>
          </w:rPr>
          <w:t>3.4.</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mbuatan Model Klasifik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7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7A3E48AD" w14:textId="7A8D470F"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78" w:history="1">
        <w:r w:rsidR="00747F0C" w:rsidRPr="00747F0C">
          <w:rPr>
            <w:rStyle w:val="Hyperlink"/>
            <w:rFonts w:ascii="Times New Roman" w:hAnsi="Times New Roman" w:cs="Times New Roman"/>
            <w:noProof/>
            <w:sz w:val="24"/>
            <w:szCs w:val="24"/>
          </w:rPr>
          <w:t>3.4.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eprocess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8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747F0C" w:rsidRPr="00747F0C">
          <w:rPr>
            <w:rFonts w:ascii="Times New Roman" w:hAnsi="Times New Roman" w:cs="Times New Roman"/>
            <w:noProof/>
            <w:webHidden/>
            <w:sz w:val="24"/>
            <w:szCs w:val="24"/>
          </w:rPr>
          <w:fldChar w:fldCharType="end"/>
        </w:r>
      </w:hyperlink>
    </w:p>
    <w:p w14:paraId="42771546" w14:textId="30C66CD6"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79" w:history="1">
        <w:r w:rsidR="00747F0C" w:rsidRPr="00747F0C">
          <w:rPr>
            <w:rStyle w:val="Hyperlink"/>
            <w:rFonts w:ascii="Times New Roman" w:hAnsi="Times New Roman" w:cs="Times New Roman"/>
            <w:noProof/>
            <w:sz w:val="24"/>
            <w:szCs w:val="24"/>
          </w:rPr>
          <w:t>3.4.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Training</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79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4</w:t>
        </w:r>
        <w:r w:rsidR="00747F0C" w:rsidRPr="00747F0C">
          <w:rPr>
            <w:rFonts w:ascii="Times New Roman" w:hAnsi="Times New Roman" w:cs="Times New Roman"/>
            <w:noProof/>
            <w:webHidden/>
            <w:sz w:val="24"/>
            <w:szCs w:val="24"/>
          </w:rPr>
          <w:fldChar w:fldCharType="end"/>
        </w:r>
      </w:hyperlink>
    </w:p>
    <w:p w14:paraId="6D780527" w14:textId="7F201BDD"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80" w:history="1">
        <w:r w:rsidR="00747F0C" w:rsidRPr="00747F0C">
          <w:rPr>
            <w:rStyle w:val="Hyperlink"/>
            <w:rFonts w:ascii="Times New Roman" w:hAnsi="Times New Roman" w:cs="Times New Roman"/>
            <w:noProof/>
            <w:sz w:val="24"/>
            <w:szCs w:val="24"/>
          </w:rPr>
          <w:t>3.4.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Evaluasi</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0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8</w:t>
        </w:r>
        <w:r w:rsidR="00747F0C" w:rsidRPr="00747F0C">
          <w:rPr>
            <w:rFonts w:ascii="Times New Roman" w:hAnsi="Times New Roman" w:cs="Times New Roman"/>
            <w:noProof/>
            <w:webHidden/>
            <w:sz w:val="24"/>
            <w:szCs w:val="24"/>
          </w:rPr>
          <w:fldChar w:fldCharType="end"/>
        </w:r>
      </w:hyperlink>
    </w:p>
    <w:p w14:paraId="306AAA7F" w14:textId="7B1715FC" w:rsidR="00747F0C" w:rsidRPr="00747F0C" w:rsidRDefault="00B76E22">
      <w:pPr>
        <w:pStyle w:val="TOC2"/>
        <w:tabs>
          <w:tab w:val="left" w:pos="880"/>
          <w:tab w:val="right" w:leader="dot" w:pos="8777"/>
        </w:tabs>
        <w:rPr>
          <w:rFonts w:ascii="Times New Roman" w:eastAsiaTheme="minorEastAsia" w:hAnsi="Times New Roman" w:cs="Times New Roman"/>
          <w:noProof/>
          <w:sz w:val="24"/>
          <w:szCs w:val="24"/>
        </w:rPr>
      </w:pPr>
      <w:hyperlink w:anchor="_Toc71190781" w:history="1">
        <w:r w:rsidR="00747F0C" w:rsidRPr="00747F0C">
          <w:rPr>
            <w:rStyle w:val="Hyperlink"/>
            <w:rFonts w:ascii="Times New Roman" w:hAnsi="Times New Roman" w:cs="Times New Roman"/>
            <w:noProof/>
            <w:sz w:val="24"/>
            <w:szCs w:val="24"/>
          </w:rPr>
          <w:t>3.5.</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roses Desai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1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9</w:t>
        </w:r>
        <w:r w:rsidR="00747F0C" w:rsidRPr="00747F0C">
          <w:rPr>
            <w:rFonts w:ascii="Times New Roman" w:hAnsi="Times New Roman" w:cs="Times New Roman"/>
            <w:noProof/>
            <w:webHidden/>
            <w:sz w:val="24"/>
            <w:szCs w:val="24"/>
          </w:rPr>
          <w:fldChar w:fldCharType="end"/>
        </w:r>
      </w:hyperlink>
    </w:p>
    <w:p w14:paraId="071B9166" w14:textId="6154FE40"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82" w:history="1">
        <w:r w:rsidR="00747F0C" w:rsidRPr="00747F0C">
          <w:rPr>
            <w:rStyle w:val="Hyperlink"/>
            <w:rFonts w:ascii="Times New Roman" w:hAnsi="Times New Roman" w:cs="Times New Roman"/>
            <w:noProof/>
            <w:sz w:val="24"/>
            <w:szCs w:val="24"/>
          </w:rPr>
          <w:t>3.5.1.</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Sistem</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2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0</w:t>
        </w:r>
        <w:r w:rsidR="00747F0C" w:rsidRPr="00747F0C">
          <w:rPr>
            <w:rFonts w:ascii="Times New Roman" w:hAnsi="Times New Roman" w:cs="Times New Roman"/>
            <w:noProof/>
            <w:webHidden/>
            <w:sz w:val="24"/>
            <w:szCs w:val="24"/>
          </w:rPr>
          <w:fldChar w:fldCharType="end"/>
        </w:r>
      </w:hyperlink>
    </w:p>
    <w:p w14:paraId="47A59F91" w14:textId="75E54C03"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83" w:history="1">
        <w:r w:rsidR="00747F0C" w:rsidRPr="00747F0C">
          <w:rPr>
            <w:rStyle w:val="Hyperlink"/>
            <w:rFonts w:ascii="Times New Roman" w:hAnsi="Times New Roman" w:cs="Times New Roman"/>
            <w:noProof/>
            <w:sz w:val="24"/>
            <w:szCs w:val="24"/>
          </w:rPr>
          <w:t>3.5.2.</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Proses</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3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1</w:t>
        </w:r>
        <w:r w:rsidR="00747F0C" w:rsidRPr="00747F0C">
          <w:rPr>
            <w:rFonts w:ascii="Times New Roman" w:hAnsi="Times New Roman" w:cs="Times New Roman"/>
            <w:noProof/>
            <w:webHidden/>
            <w:sz w:val="24"/>
            <w:szCs w:val="24"/>
          </w:rPr>
          <w:fldChar w:fldCharType="end"/>
        </w:r>
      </w:hyperlink>
    </w:p>
    <w:p w14:paraId="37E74947" w14:textId="7D53D4DA" w:rsidR="00747F0C" w:rsidRPr="00747F0C" w:rsidRDefault="00B76E22">
      <w:pPr>
        <w:pStyle w:val="TOC3"/>
        <w:tabs>
          <w:tab w:val="left" w:pos="1320"/>
          <w:tab w:val="right" w:leader="dot" w:pos="8777"/>
        </w:tabs>
        <w:rPr>
          <w:rFonts w:ascii="Times New Roman" w:eastAsiaTheme="minorEastAsia" w:hAnsi="Times New Roman" w:cs="Times New Roman"/>
          <w:noProof/>
          <w:sz w:val="24"/>
          <w:szCs w:val="24"/>
        </w:rPr>
      </w:pPr>
      <w:hyperlink w:anchor="_Toc71190784" w:history="1">
        <w:r w:rsidR="00747F0C" w:rsidRPr="00747F0C">
          <w:rPr>
            <w:rStyle w:val="Hyperlink"/>
            <w:rFonts w:ascii="Times New Roman" w:hAnsi="Times New Roman" w:cs="Times New Roman"/>
            <w:noProof/>
            <w:sz w:val="24"/>
            <w:szCs w:val="24"/>
          </w:rPr>
          <w:t>3.5.3.</w:t>
        </w:r>
        <w:r w:rsidR="00747F0C" w:rsidRPr="00747F0C">
          <w:rPr>
            <w:rFonts w:ascii="Times New Roman" w:eastAsiaTheme="minorEastAsia" w:hAnsi="Times New Roman" w:cs="Times New Roman"/>
            <w:noProof/>
            <w:sz w:val="24"/>
            <w:szCs w:val="24"/>
          </w:rPr>
          <w:tab/>
        </w:r>
        <w:r w:rsidR="00747F0C" w:rsidRPr="00747F0C">
          <w:rPr>
            <w:rStyle w:val="Hyperlink"/>
            <w:rFonts w:ascii="Times New Roman" w:hAnsi="Times New Roman" w:cs="Times New Roman"/>
            <w:noProof/>
            <w:sz w:val="24"/>
            <w:szCs w:val="24"/>
          </w:rPr>
          <w:t>Perancangan Antarmu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4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3</w:t>
        </w:r>
        <w:r w:rsidR="00747F0C" w:rsidRPr="00747F0C">
          <w:rPr>
            <w:rFonts w:ascii="Times New Roman" w:hAnsi="Times New Roman" w:cs="Times New Roman"/>
            <w:noProof/>
            <w:webHidden/>
            <w:sz w:val="24"/>
            <w:szCs w:val="24"/>
          </w:rPr>
          <w:fldChar w:fldCharType="end"/>
        </w:r>
      </w:hyperlink>
    </w:p>
    <w:p w14:paraId="3EF30D33" w14:textId="3939A47E" w:rsidR="00747F0C" w:rsidRPr="00747F0C" w:rsidRDefault="00B76E22">
      <w:pPr>
        <w:pStyle w:val="TOC1"/>
        <w:rPr>
          <w:rFonts w:ascii="Times New Roman" w:eastAsiaTheme="minorEastAsia" w:hAnsi="Times New Roman" w:cs="Times New Roman"/>
          <w:noProof/>
          <w:sz w:val="24"/>
          <w:szCs w:val="24"/>
        </w:rPr>
      </w:pPr>
      <w:hyperlink w:anchor="_Toc71190785" w:history="1">
        <w:r w:rsidR="00747F0C" w:rsidRPr="00747F0C">
          <w:rPr>
            <w:rStyle w:val="Hyperlink"/>
            <w:rFonts w:ascii="Times New Roman" w:hAnsi="Times New Roman" w:cs="Times New Roman"/>
            <w:b/>
            <w:bCs/>
            <w:noProof/>
            <w:sz w:val="24"/>
            <w:szCs w:val="24"/>
          </w:rPr>
          <w:t>DAFTAR PUSTAKA</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5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4</w:t>
        </w:r>
        <w:r w:rsidR="00747F0C" w:rsidRPr="00747F0C">
          <w:rPr>
            <w:rFonts w:ascii="Times New Roman" w:hAnsi="Times New Roman" w:cs="Times New Roman"/>
            <w:noProof/>
            <w:webHidden/>
            <w:sz w:val="24"/>
            <w:szCs w:val="24"/>
          </w:rPr>
          <w:fldChar w:fldCharType="end"/>
        </w:r>
      </w:hyperlink>
    </w:p>
    <w:p w14:paraId="0D4E204B" w14:textId="00845116" w:rsidR="00747F0C" w:rsidRPr="00747F0C" w:rsidRDefault="00B76E22">
      <w:pPr>
        <w:pStyle w:val="TOC1"/>
        <w:rPr>
          <w:rFonts w:ascii="Times New Roman" w:eastAsiaTheme="minorEastAsia" w:hAnsi="Times New Roman" w:cs="Times New Roman"/>
          <w:noProof/>
          <w:sz w:val="24"/>
          <w:szCs w:val="24"/>
        </w:rPr>
      </w:pPr>
      <w:hyperlink w:anchor="_Toc71190786" w:history="1">
        <w:r w:rsidR="00747F0C" w:rsidRPr="00747F0C">
          <w:rPr>
            <w:rStyle w:val="Hyperlink"/>
            <w:rFonts w:ascii="Times New Roman" w:hAnsi="Times New Roman" w:cs="Times New Roman"/>
            <w:b/>
            <w:bCs/>
            <w:noProof/>
            <w:sz w:val="24"/>
            <w:szCs w:val="24"/>
          </w:rPr>
          <w:t>LAMPIRAN</w:t>
        </w:r>
        <w:r w:rsidR="00747F0C" w:rsidRPr="00747F0C">
          <w:rPr>
            <w:rFonts w:ascii="Times New Roman" w:hAnsi="Times New Roman" w:cs="Times New Roman"/>
            <w:noProof/>
            <w:webHidden/>
            <w:sz w:val="24"/>
            <w:szCs w:val="24"/>
          </w:rPr>
          <w:tab/>
        </w:r>
        <w:r w:rsidR="00747F0C" w:rsidRPr="00747F0C">
          <w:rPr>
            <w:rFonts w:ascii="Times New Roman" w:hAnsi="Times New Roman" w:cs="Times New Roman"/>
            <w:noProof/>
            <w:webHidden/>
            <w:sz w:val="24"/>
            <w:szCs w:val="24"/>
          </w:rPr>
          <w:fldChar w:fldCharType="begin"/>
        </w:r>
        <w:r w:rsidR="00747F0C" w:rsidRPr="00747F0C">
          <w:rPr>
            <w:rFonts w:ascii="Times New Roman" w:hAnsi="Times New Roman" w:cs="Times New Roman"/>
            <w:noProof/>
            <w:webHidden/>
            <w:sz w:val="24"/>
            <w:szCs w:val="24"/>
          </w:rPr>
          <w:instrText xml:space="preserve"> PAGEREF _Toc71190786 \h </w:instrText>
        </w:r>
        <w:r w:rsidR="00747F0C" w:rsidRPr="00747F0C">
          <w:rPr>
            <w:rFonts w:ascii="Times New Roman" w:hAnsi="Times New Roman" w:cs="Times New Roman"/>
            <w:noProof/>
            <w:webHidden/>
            <w:sz w:val="24"/>
            <w:szCs w:val="24"/>
          </w:rPr>
        </w:r>
        <w:r w:rsidR="00747F0C" w:rsidRPr="00747F0C">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8</w:t>
        </w:r>
        <w:r w:rsidR="00747F0C" w:rsidRPr="00747F0C">
          <w:rPr>
            <w:rFonts w:ascii="Times New Roman" w:hAnsi="Times New Roman" w:cs="Times New Roman"/>
            <w:noProof/>
            <w:webHidden/>
            <w:sz w:val="24"/>
            <w:szCs w:val="24"/>
          </w:rPr>
          <w:fldChar w:fldCharType="end"/>
        </w:r>
      </w:hyperlink>
    </w:p>
    <w:p w14:paraId="4E248682" w14:textId="09398AA8" w:rsidR="00B85F90" w:rsidRDefault="00CC02D8" w:rsidP="00CC02D8">
      <w:pPr>
        <w:spacing w:after="0" w:line="276" w:lineRule="auto"/>
      </w:pPr>
      <w:r w:rsidRPr="00747F0C">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1190748"/>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5964A35D" w14:textId="1819DBEA"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2." </w:instrText>
      </w:r>
      <w:r w:rsidRPr="00225A3D">
        <w:rPr>
          <w:rFonts w:ascii="Times New Roman" w:hAnsi="Times New Roman" w:cs="Times New Roman"/>
          <w:sz w:val="24"/>
          <w:szCs w:val="24"/>
        </w:rPr>
        <w:fldChar w:fldCharType="separate"/>
      </w:r>
      <w:hyperlink w:anchor="_Toc71190822" w:history="1">
        <w:r w:rsidR="00225A3D" w:rsidRPr="00225A3D">
          <w:rPr>
            <w:rStyle w:val="Hyperlink"/>
            <w:rFonts w:ascii="Times New Roman" w:hAnsi="Times New Roman" w:cs="Times New Roman"/>
            <w:b/>
            <w:bCs/>
            <w:noProof/>
            <w:sz w:val="24"/>
            <w:szCs w:val="24"/>
          </w:rPr>
          <w:t>Gambar 2. 1</w:t>
        </w:r>
        <w:r w:rsidR="00225A3D" w:rsidRPr="00225A3D">
          <w:rPr>
            <w:rStyle w:val="Hyperlink"/>
            <w:rFonts w:ascii="Times New Roman" w:hAnsi="Times New Roman" w:cs="Times New Roman"/>
            <w:noProof/>
            <w:sz w:val="24"/>
            <w:szCs w:val="24"/>
          </w:rPr>
          <w:t xml:space="preserve"> Grid Search dan Random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6</w:t>
        </w:r>
        <w:r w:rsidR="00225A3D" w:rsidRPr="00225A3D">
          <w:rPr>
            <w:rFonts w:ascii="Times New Roman" w:hAnsi="Times New Roman" w:cs="Times New Roman"/>
            <w:noProof/>
            <w:webHidden/>
            <w:sz w:val="24"/>
            <w:szCs w:val="24"/>
          </w:rPr>
          <w:fldChar w:fldCharType="end"/>
        </w:r>
      </w:hyperlink>
    </w:p>
    <w:p w14:paraId="5509574D" w14:textId="7BCF7F3B" w:rsidR="007C179A" w:rsidRPr="00807047" w:rsidRDefault="00B76E22" w:rsidP="00FE0136">
      <w:pPr>
        <w:pStyle w:val="TableofFigures"/>
        <w:tabs>
          <w:tab w:val="right" w:leader="dot" w:pos="8777"/>
        </w:tabs>
        <w:rPr>
          <w:rFonts w:ascii="Times New Roman" w:hAnsi="Times New Roman" w:cs="Times New Roman"/>
          <w:sz w:val="24"/>
          <w:szCs w:val="24"/>
        </w:rPr>
      </w:pPr>
      <w:hyperlink w:anchor="_Toc71190823" w:history="1">
        <w:r w:rsidR="00225A3D" w:rsidRPr="00225A3D">
          <w:rPr>
            <w:rStyle w:val="Hyperlink"/>
            <w:rFonts w:ascii="Times New Roman" w:hAnsi="Times New Roman" w:cs="Times New Roman"/>
            <w:b/>
            <w:bCs/>
            <w:noProof/>
            <w:sz w:val="24"/>
            <w:szCs w:val="24"/>
          </w:rPr>
          <w:t xml:space="preserve">Gambar 2. 2 </w:t>
        </w:r>
        <w:r w:rsidR="00225A3D" w:rsidRPr="00225A3D">
          <w:rPr>
            <w:rStyle w:val="Hyperlink"/>
            <w:rFonts w:ascii="Times New Roman" w:hAnsi="Times New Roman" w:cs="Times New Roman"/>
            <w:noProof/>
            <w:sz w:val="24"/>
            <w:szCs w:val="24"/>
          </w:rPr>
          <w:t>K-Fold Cross Validatio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6</w:t>
        </w:r>
        <w:r w:rsidR="00225A3D" w:rsidRPr="00225A3D">
          <w:rPr>
            <w:rFonts w:ascii="Times New Roman" w:hAnsi="Times New Roman" w:cs="Times New Roman"/>
            <w:noProof/>
            <w:webHidden/>
            <w:sz w:val="24"/>
            <w:szCs w:val="24"/>
          </w:rPr>
          <w:fldChar w:fldCharType="end"/>
        </w:r>
      </w:hyperlink>
      <w:r w:rsidR="00FE0136" w:rsidRPr="00225A3D">
        <w:rPr>
          <w:rFonts w:ascii="Times New Roman" w:hAnsi="Times New Roman" w:cs="Times New Roman"/>
          <w:sz w:val="24"/>
          <w:szCs w:val="24"/>
        </w:rPr>
        <w:fldChar w:fldCharType="end"/>
      </w:r>
    </w:p>
    <w:p w14:paraId="25FB1943" w14:textId="576CD3CE" w:rsidR="00225A3D" w:rsidRPr="00225A3D" w:rsidRDefault="00FE0136">
      <w:pPr>
        <w:pStyle w:val="TableofFigures"/>
        <w:tabs>
          <w:tab w:val="right" w:leader="dot" w:pos="8777"/>
        </w:tabs>
        <w:rPr>
          <w:rFonts w:ascii="Times New Roman" w:eastAsiaTheme="minorEastAsia" w:hAnsi="Times New Roman" w:cs="Times New Roman"/>
          <w:noProof/>
          <w:sz w:val="24"/>
          <w:szCs w:val="24"/>
        </w:rPr>
      </w:pPr>
      <w:r w:rsidRPr="00225A3D">
        <w:rPr>
          <w:rFonts w:ascii="Times New Roman" w:hAnsi="Times New Roman" w:cs="Times New Roman"/>
          <w:sz w:val="24"/>
          <w:szCs w:val="24"/>
        </w:rPr>
        <w:fldChar w:fldCharType="begin"/>
      </w:r>
      <w:r w:rsidRPr="00225A3D">
        <w:rPr>
          <w:rFonts w:ascii="Times New Roman" w:hAnsi="Times New Roman" w:cs="Times New Roman"/>
          <w:sz w:val="24"/>
          <w:szCs w:val="24"/>
        </w:rPr>
        <w:instrText xml:space="preserve"> TOC \h \z \c "Gambar 3." </w:instrText>
      </w:r>
      <w:r w:rsidRPr="00225A3D">
        <w:rPr>
          <w:rFonts w:ascii="Times New Roman" w:hAnsi="Times New Roman" w:cs="Times New Roman"/>
          <w:sz w:val="24"/>
          <w:szCs w:val="24"/>
        </w:rPr>
        <w:fldChar w:fldCharType="separate"/>
      </w:r>
      <w:hyperlink w:anchor="_Toc71190828" w:history="1">
        <w:r w:rsidR="00225A3D" w:rsidRPr="00225A3D">
          <w:rPr>
            <w:rStyle w:val="Hyperlink"/>
            <w:rFonts w:ascii="Times New Roman" w:hAnsi="Times New Roman" w:cs="Times New Roman"/>
            <w:b/>
            <w:bCs/>
            <w:noProof/>
            <w:sz w:val="24"/>
            <w:szCs w:val="24"/>
          </w:rPr>
          <w:t>Gambar 3. 1</w:t>
        </w:r>
        <w:r w:rsidR="00225A3D" w:rsidRPr="00225A3D">
          <w:rPr>
            <w:rStyle w:val="Hyperlink"/>
            <w:rFonts w:ascii="Times New Roman" w:hAnsi="Times New Roman" w:cs="Times New Roman"/>
            <w:noProof/>
            <w:sz w:val="24"/>
            <w:szCs w:val="24"/>
          </w:rPr>
          <w:t xml:space="preserve"> Tahapan Penelitian</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8</w:t>
        </w:r>
        <w:r w:rsidR="00225A3D" w:rsidRPr="00225A3D">
          <w:rPr>
            <w:rFonts w:ascii="Times New Roman" w:hAnsi="Times New Roman" w:cs="Times New Roman"/>
            <w:noProof/>
            <w:webHidden/>
            <w:sz w:val="24"/>
            <w:szCs w:val="24"/>
          </w:rPr>
          <w:fldChar w:fldCharType="end"/>
        </w:r>
      </w:hyperlink>
    </w:p>
    <w:p w14:paraId="2D04F3C9" w14:textId="63A1FE36"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29" w:history="1">
        <w:r w:rsidR="00225A3D" w:rsidRPr="00225A3D">
          <w:rPr>
            <w:rStyle w:val="Hyperlink"/>
            <w:rFonts w:ascii="Times New Roman" w:hAnsi="Times New Roman" w:cs="Times New Roman"/>
            <w:b/>
            <w:bCs/>
            <w:noProof/>
            <w:sz w:val="24"/>
            <w:szCs w:val="24"/>
          </w:rPr>
          <w:t>Gambar 3. 2</w:t>
        </w:r>
        <w:r w:rsidR="00225A3D" w:rsidRPr="00225A3D">
          <w:rPr>
            <w:rStyle w:val="Hyperlink"/>
            <w:rFonts w:ascii="Times New Roman" w:hAnsi="Times New Roman" w:cs="Times New Roman"/>
            <w:noProof/>
            <w:sz w:val="24"/>
            <w:szCs w:val="24"/>
          </w:rPr>
          <w:t xml:space="preserve"> Flowchart Preprocessing</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2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0</w:t>
        </w:r>
        <w:r w:rsidR="00225A3D" w:rsidRPr="00225A3D">
          <w:rPr>
            <w:rFonts w:ascii="Times New Roman" w:hAnsi="Times New Roman" w:cs="Times New Roman"/>
            <w:noProof/>
            <w:webHidden/>
            <w:sz w:val="24"/>
            <w:szCs w:val="24"/>
          </w:rPr>
          <w:fldChar w:fldCharType="end"/>
        </w:r>
      </w:hyperlink>
    </w:p>
    <w:p w14:paraId="320934B2" w14:textId="6604C955"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0" w:history="1">
        <w:r w:rsidR="00225A3D" w:rsidRPr="00225A3D">
          <w:rPr>
            <w:rStyle w:val="Hyperlink"/>
            <w:rFonts w:ascii="Times New Roman" w:hAnsi="Times New Roman" w:cs="Times New Roman"/>
            <w:b/>
            <w:bCs/>
            <w:noProof/>
            <w:sz w:val="24"/>
            <w:szCs w:val="24"/>
          </w:rPr>
          <w:t>Gambar 3. 3</w:t>
        </w:r>
        <w:r w:rsidR="00225A3D" w:rsidRPr="00225A3D">
          <w:rPr>
            <w:rStyle w:val="Hyperlink"/>
            <w:rFonts w:ascii="Times New Roman" w:hAnsi="Times New Roman" w:cs="Times New Roman"/>
            <w:noProof/>
            <w:sz w:val="24"/>
            <w:szCs w:val="24"/>
          </w:rPr>
          <w:t xml:space="preserve"> Flowchart Umum XgBoos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5</w:t>
        </w:r>
        <w:r w:rsidR="00225A3D" w:rsidRPr="00225A3D">
          <w:rPr>
            <w:rFonts w:ascii="Times New Roman" w:hAnsi="Times New Roman" w:cs="Times New Roman"/>
            <w:noProof/>
            <w:webHidden/>
            <w:sz w:val="24"/>
            <w:szCs w:val="24"/>
          </w:rPr>
          <w:fldChar w:fldCharType="end"/>
        </w:r>
      </w:hyperlink>
    </w:p>
    <w:p w14:paraId="26375FDD" w14:textId="5C28ED9F"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1" w:history="1">
        <w:r w:rsidR="00225A3D" w:rsidRPr="00225A3D">
          <w:rPr>
            <w:rStyle w:val="Hyperlink"/>
            <w:rFonts w:ascii="Times New Roman" w:hAnsi="Times New Roman" w:cs="Times New Roman"/>
            <w:b/>
            <w:bCs/>
            <w:noProof/>
            <w:sz w:val="24"/>
            <w:szCs w:val="24"/>
          </w:rPr>
          <w:t>Gambar 3. 4</w:t>
        </w:r>
        <w:r w:rsidR="00225A3D" w:rsidRPr="00225A3D">
          <w:rPr>
            <w:rStyle w:val="Hyperlink"/>
            <w:rFonts w:ascii="Times New Roman" w:hAnsi="Times New Roman" w:cs="Times New Roman"/>
            <w:noProof/>
            <w:sz w:val="24"/>
            <w:szCs w:val="24"/>
          </w:rPr>
          <w:t xml:space="preserve"> Tree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7</w:t>
        </w:r>
        <w:r w:rsidR="00225A3D" w:rsidRPr="00225A3D">
          <w:rPr>
            <w:rFonts w:ascii="Times New Roman" w:hAnsi="Times New Roman" w:cs="Times New Roman"/>
            <w:noProof/>
            <w:webHidden/>
            <w:sz w:val="24"/>
            <w:szCs w:val="24"/>
          </w:rPr>
          <w:fldChar w:fldCharType="end"/>
        </w:r>
      </w:hyperlink>
    </w:p>
    <w:p w14:paraId="35657AE6" w14:textId="5233D19B"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2" w:history="1">
        <w:r w:rsidR="00225A3D" w:rsidRPr="00225A3D">
          <w:rPr>
            <w:rStyle w:val="Hyperlink"/>
            <w:rFonts w:ascii="Times New Roman" w:hAnsi="Times New Roman" w:cs="Times New Roman"/>
            <w:b/>
            <w:bCs/>
            <w:noProof/>
            <w:sz w:val="24"/>
            <w:szCs w:val="24"/>
          </w:rPr>
          <w:t>Gambar 3. 5</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8</w:t>
        </w:r>
        <w:r w:rsidR="00225A3D" w:rsidRPr="00225A3D">
          <w:rPr>
            <w:rFonts w:ascii="Times New Roman" w:hAnsi="Times New Roman" w:cs="Times New Roman"/>
            <w:noProof/>
            <w:webHidden/>
            <w:sz w:val="24"/>
            <w:szCs w:val="24"/>
          </w:rPr>
          <w:fldChar w:fldCharType="end"/>
        </w:r>
      </w:hyperlink>
    </w:p>
    <w:p w14:paraId="1128ACB0" w14:textId="0B9DD1F0"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3" w:history="1">
        <w:r w:rsidR="00225A3D" w:rsidRPr="00225A3D">
          <w:rPr>
            <w:rStyle w:val="Hyperlink"/>
            <w:rFonts w:ascii="Times New Roman" w:hAnsi="Times New Roman" w:cs="Times New Roman"/>
            <w:b/>
            <w:bCs/>
            <w:noProof/>
            <w:sz w:val="24"/>
            <w:szCs w:val="24"/>
          </w:rPr>
          <w:t>Gambar 3. 6</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60759B53" w14:textId="4917A5F8"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4" w:history="1">
        <w:r w:rsidR="00225A3D" w:rsidRPr="00225A3D">
          <w:rPr>
            <w:rStyle w:val="Hyperlink"/>
            <w:rFonts w:ascii="Times New Roman" w:hAnsi="Times New Roman" w:cs="Times New Roman"/>
            <w:b/>
            <w:bCs/>
            <w:noProof/>
            <w:sz w:val="24"/>
            <w:szCs w:val="24"/>
          </w:rPr>
          <w:t>Gambar 3. 7</w:t>
        </w:r>
        <w:r w:rsidR="00225A3D" w:rsidRPr="00225A3D">
          <w:rPr>
            <w:rStyle w:val="Hyperlink"/>
            <w:rFonts w:ascii="Times New Roman" w:hAnsi="Times New Roman" w:cs="Times New Roman"/>
            <w:noProof/>
            <w:sz w:val="24"/>
            <w:szCs w:val="24"/>
          </w:rPr>
          <w:t xml:space="preserve"> Tree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9</w:t>
        </w:r>
        <w:r w:rsidR="00225A3D" w:rsidRPr="00225A3D">
          <w:rPr>
            <w:rFonts w:ascii="Times New Roman" w:hAnsi="Times New Roman" w:cs="Times New Roman"/>
            <w:noProof/>
            <w:webHidden/>
            <w:sz w:val="24"/>
            <w:szCs w:val="24"/>
          </w:rPr>
          <w:fldChar w:fldCharType="end"/>
        </w:r>
      </w:hyperlink>
    </w:p>
    <w:p w14:paraId="1AD4B29F" w14:textId="5C54A4D0"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5" w:history="1">
        <w:r w:rsidR="00225A3D" w:rsidRPr="00225A3D">
          <w:rPr>
            <w:rStyle w:val="Hyperlink"/>
            <w:rFonts w:ascii="Times New Roman" w:hAnsi="Times New Roman" w:cs="Times New Roman"/>
            <w:b/>
            <w:bCs/>
            <w:noProof/>
            <w:sz w:val="24"/>
            <w:szCs w:val="24"/>
          </w:rPr>
          <w:t>Gambar 3. 8</w:t>
        </w:r>
        <w:r w:rsidR="00225A3D" w:rsidRPr="00225A3D">
          <w:rPr>
            <w:rStyle w:val="Hyperlink"/>
            <w:rFonts w:ascii="Times New Roman" w:hAnsi="Times New Roman" w:cs="Times New Roman"/>
            <w:noProof/>
            <w:sz w:val="24"/>
            <w:szCs w:val="24"/>
          </w:rPr>
          <w:t xml:space="preserve"> Tree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0</w:t>
        </w:r>
        <w:r w:rsidR="00225A3D" w:rsidRPr="00225A3D">
          <w:rPr>
            <w:rFonts w:ascii="Times New Roman" w:hAnsi="Times New Roman" w:cs="Times New Roman"/>
            <w:noProof/>
            <w:webHidden/>
            <w:sz w:val="24"/>
            <w:szCs w:val="24"/>
          </w:rPr>
          <w:fldChar w:fldCharType="end"/>
        </w:r>
      </w:hyperlink>
    </w:p>
    <w:p w14:paraId="6CD52DB7" w14:textId="5DC7CEE7"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6" w:history="1">
        <w:r w:rsidR="00225A3D" w:rsidRPr="00225A3D">
          <w:rPr>
            <w:rStyle w:val="Hyperlink"/>
            <w:rFonts w:ascii="Times New Roman" w:hAnsi="Times New Roman" w:cs="Times New Roman"/>
            <w:b/>
            <w:bCs/>
            <w:noProof/>
            <w:sz w:val="24"/>
            <w:szCs w:val="24"/>
          </w:rPr>
          <w:t>Gambar 3. 9</w:t>
        </w:r>
        <w:r w:rsidR="00225A3D" w:rsidRPr="00225A3D">
          <w:rPr>
            <w:rStyle w:val="Hyperlink"/>
            <w:rFonts w:ascii="Times New Roman" w:hAnsi="Times New Roman" w:cs="Times New Roman"/>
            <w:noProof/>
            <w:sz w:val="24"/>
            <w:szCs w:val="24"/>
          </w:rPr>
          <w:t xml:space="preserve"> Tree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4947A8E9" w14:textId="608FA00C"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7" w:history="1">
        <w:r w:rsidR="00225A3D" w:rsidRPr="00225A3D">
          <w:rPr>
            <w:rStyle w:val="Hyperlink"/>
            <w:rFonts w:ascii="Times New Roman" w:hAnsi="Times New Roman" w:cs="Times New Roman"/>
            <w:b/>
            <w:bCs/>
            <w:noProof/>
            <w:sz w:val="24"/>
            <w:szCs w:val="24"/>
          </w:rPr>
          <w:t>Gambar 3. 10</w:t>
        </w:r>
        <w:r w:rsidR="00225A3D" w:rsidRPr="00225A3D">
          <w:rPr>
            <w:rStyle w:val="Hyperlink"/>
            <w:rFonts w:ascii="Times New Roman" w:hAnsi="Times New Roman" w:cs="Times New Roman"/>
            <w:noProof/>
            <w:sz w:val="24"/>
            <w:szCs w:val="24"/>
          </w:rPr>
          <w:t xml:space="preserve"> Tree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1</w:t>
        </w:r>
        <w:r w:rsidR="00225A3D" w:rsidRPr="00225A3D">
          <w:rPr>
            <w:rFonts w:ascii="Times New Roman" w:hAnsi="Times New Roman" w:cs="Times New Roman"/>
            <w:noProof/>
            <w:webHidden/>
            <w:sz w:val="24"/>
            <w:szCs w:val="24"/>
          </w:rPr>
          <w:fldChar w:fldCharType="end"/>
        </w:r>
      </w:hyperlink>
    </w:p>
    <w:p w14:paraId="5D27CDFB" w14:textId="5AA3CE03"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8" w:history="1">
        <w:r w:rsidR="00225A3D" w:rsidRPr="00225A3D">
          <w:rPr>
            <w:rStyle w:val="Hyperlink"/>
            <w:rFonts w:ascii="Times New Roman" w:hAnsi="Times New Roman" w:cs="Times New Roman"/>
            <w:b/>
            <w:bCs/>
            <w:noProof/>
            <w:sz w:val="24"/>
            <w:szCs w:val="24"/>
          </w:rPr>
          <w:t>Gambar 3. 11</w:t>
        </w:r>
        <w:r w:rsidR="00225A3D" w:rsidRPr="00225A3D">
          <w:rPr>
            <w:rStyle w:val="Hyperlink"/>
            <w:rFonts w:ascii="Times New Roman" w:hAnsi="Times New Roman" w:cs="Times New Roman"/>
            <w:noProof/>
            <w:sz w:val="24"/>
            <w:szCs w:val="24"/>
          </w:rPr>
          <w:t xml:space="preserve"> Tree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5B160022" w14:textId="33E04305"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39" w:history="1">
        <w:r w:rsidR="00225A3D" w:rsidRPr="00225A3D">
          <w:rPr>
            <w:rStyle w:val="Hyperlink"/>
            <w:rFonts w:ascii="Times New Roman" w:hAnsi="Times New Roman" w:cs="Times New Roman"/>
            <w:b/>
            <w:bCs/>
            <w:noProof/>
            <w:sz w:val="24"/>
            <w:szCs w:val="24"/>
          </w:rPr>
          <w:t>Gambar 3. 12</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3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2</w:t>
        </w:r>
        <w:r w:rsidR="00225A3D" w:rsidRPr="00225A3D">
          <w:rPr>
            <w:rFonts w:ascii="Times New Roman" w:hAnsi="Times New Roman" w:cs="Times New Roman"/>
            <w:noProof/>
            <w:webHidden/>
            <w:sz w:val="24"/>
            <w:szCs w:val="24"/>
          </w:rPr>
          <w:fldChar w:fldCharType="end"/>
        </w:r>
      </w:hyperlink>
    </w:p>
    <w:p w14:paraId="760FEC0B" w14:textId="3D1EB14A"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0" w:history="1">
        <w:r w:rsidR="00225A3D" w:rsidRPr="00225A3D">
          <w:rPr>
            <w:rStyle w:val="Hyperlink"/>
            <w:rFonts w:ascii="Times New Roman" w:hAnsi="Times New Roman" w:cs="Times New Roman"/>
            <w:b/>
            <w:bCs/>
            <w:noProof/>
            <w:sz w:val="24"/>
            <w:szCs w:val="24"/>
          </w:rPr>
          <w:t>Gambar 3. 13</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5BDF5E13" w14:textId="3609EAD4"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1" w:history="1">
        <w:r w:rsidR="00225A3D" w:rsidRPr="00225A3D">
          <w:rPr>
            <w:rStyle w:val="Hyperlink"/>
            <w:rFonts w:ascii="Times New Roman" w:hAnsi="Times New Roman" w:cs="Times New Roman"/>
            <w:b/>
            <w:bCs/>
            <w:noProof/>
            <w:sz w:val="24"/>
            <w:szCs w:val="24"/>
          </w:rPr>
          <w:t>Gambar 3. 14</w:t>
        </w:r>
        <w:r w:rsidR="00225A3D" w:rsidRPr="00225A3D">
          <w:rPr>
            <w:rStyle w:val="Hyperlink"/>
            <w:rFonts w:ascii="Times New Roman" w:hAnsi="Times New Roman" w:cs="Times New Roman"/>
            <w:noProof/>
            <w:sz w:val="24"/>
            <w:szCs w:val="24"/>
          </w:rPr>
          <w:t xml:space="preserve"> Tree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3</w:t>
        </w:r>
        <w:r w:rsidR="00225A3D" w:rsidRPr="00225A3D">
          <w:rPr>
            <w:rFonts w:ascii="Times New Roman" w:hAnsi="Times New Roman" w:cs="Times New Roman"/>
            <w:noProof/>
            <w:webHidden/>
            <w:sz w:val="24"/>
            <w:szCs w:val="24"/>
          </w:rPr>
          <w:fldChar w:fldCharType="end"/>
        </w:r>
      </w:hyperlink>
    </w:p>
    <w:p w14:paraId="2328F750" w14:textId="6C53E668"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2" w:history="1">
        <w:r w:rsidR="00225A3D" w:rsidRPr="00225A3D">
          <w:rPr>
            <w:rStyle w:val="Hyperlink"/>
            <w:rFonts w:ascii="Times New Roman" w:hAnsi="Times New Roman" w:cs="Times New Roman"/>
            <w:b/>
            <w:bCs/>
            <w:noProof/>
            <w:sz w:val="24"/>
            <w:szCs w:val="24"/>
          </w:rPr>
          <w:t>Gambar 3. 15</w:t>
        </w:r>
        <w:r w:rsidR="00225A3D" w:rsidRPr="00225A3D">
          <w:rPr>
            <w:rStyle w:val="Hyperlink"/>
            <w:rFonts w:ascii="Times New Roman" w:hAnsi="Times New Roman" w:cs="Times New Roman"/>
            <w:noProof/>
            <w:sz w:val="24"/>
            <w:szCs w:val="24"/>
          </w:rPr>
          <w:t xml:space="preserve"> Tree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4</w:t>
        </w:r>
        <w:r w:rsidR="00225A3D" w:rsidRPr="00225A3D">
          <w:rPr>
            <w:rFonts w:ascii="Times New Roman" w:hAnsi="Times New Roman" w:cs="Times New Roman"/>
            <w:noProof/>
            <w:webHidden/>
            <w:sz w:val="24"/>
            <w:szCs w:val="24"/>
          </w:rPr>
          <w:fldChar w:fldCharType="end"/>
        </w:r>
      </w:hyperlink>
    </w:p>
    <w:p w14:paraId="75A48DED" w14:textId="46D140CD"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3" w:history="1">
        <w:r w:rsidR="00225A3D" w:rsidRPr="00225A3D">
          <w:rPr>
            <w:rStyle w:val="Hyperlink"/>
            <w:rFonts w:ascii="Times New Roman" w:hAnsi="Times New Roman" w:cs="Times New Roman"/>
            <w:b/>
            <w:bCs/>
            <w:noProof/>
            <w:sz w:val="24"/>
            <w:szCs w:val="24"/>
          </w:rPr>
          <w:t>Gambar 3. 16</w:t>
        </w:r>
        <w:r w:rsidR="00225A3D" w:rsidRPr="00225A3D">
          <w:rPr>
            <w:rStyle w:val="Hyperlink"/>
            <w:rFonts w:ascii="Times New Roman" w:hAnsi="Times New Roman" w:cs="Times New Roman"/>
            <w:noProof/>
            <w:sz w:val="24"/>
            <w:szCs w:val="24"/>
          </w:rPr>
          <w:t xml:space="preserve"> Tree Sementara Yang Sudah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44E5C372" w14:textId="46E50717"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4" w:history="1">
        <w:r w:rsidR="00225A3D" w:rsidRPr="00225A3D">
          <w:rPr>
            <w:rStyle w:val="Hyperlink"/>
            <w:rFonts w:ascii="Times New Roman" w:hAnsi="Times New Roman" w:cs="Times New Roman"/>
            <w:b/>
            <w:bCs/>
            <w:noProof/>
            <w:sz w:val="24"/>
            <w:szCs w:val="24"/>
          </w:rPr>
          <w:t>Gambar 3. 17</w:t>
        </w:r>
        <w:r w:rsidR="00225A3D" w:rsidRPr="00225A3D">
          <w:rPr>
            <w:rStyle w:val="Hyperlink"/>
            <w:rFonts w:ascii="Times New Roman" w:hAnsi="Times New Roman" w:cs="Times New Roman"/>
            <w:noProof/>
            <w:sz w:val="24"/>
            <w:szCs w:val="24"/>
          </w:rPr>
          <w:t xml:space="preserve"> Tree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5</w:t>
        </w:r>
        <w:r w:rsidR="00225A3D" w:rsidRPr="00225A3D">
          <w:rPr>
            <w:rFonts w:ascii="Times New Roman" w:hAnsi="Times New Roman" w:cs="Times New Roman"/>
            <w:noProof/>
            <w:webHidden/>
            <w:sz w:val="24"/>
            <w:szCs w:val="24"/>
          </w:rPr>
          <w:fldChar w:fldCharType="end"/>
        </w:r>
      </w:hyperlink>
    </w:p>
    <w:p w14:paraId="3D87BA1D" w14:textId="53C410A8"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5" w:history="1">
        <w:r w:rsidR="00225A3D" w:rsidRPr="00225A3D">
          <w:rPr>
            <w:rStyle w:val="Hyperlink"/>
            <w:rFonts w:ascii="Times New Roman" w:hAnsi="Times New Roman" w:cs="Times New Roman"/>
            <w:b/>
            <w:bCs/>
            <w:noProof/>
            <w:sz w:val="24"/>
            <w:szCs w:val="24"/>
          </w:rPr>
          <w:t>Gambar 3. 18</w:t>
        </w:r>
        <w:r w:rsidR="00225A3D" w:rsidRPr="00225A3D">
          <w:rPr>
            <w:rStyle w:val="Hyperlink"/>
            <w:rFonts w:ascii="Times New Roman" w:hAnsi="Times New Roman" w:cs="Times New Roman"/>
            <w:noProof/>
            <w:sz w:val="24"/>
            <w:szCs w:val="24"/>
          </w:rPr>
          <w:t xml:space="preserve"> Tree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1AFBD23D" w14:textId="109D6675"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6" w:history="1">
        <w:r w:rsidR="00225A3D" w:rsidRPr="00225A3D">
          <w:rPr>
            <w:rStyle w:val="Hyperlink"/>
            <w:rFonts w:ascii="Times New Roman" w:hAnsi="Times New Roman" w:cs="Times New Roman"/>
            <w:b/>
            <w:bCs/>
            <w:noProof/>
            <w:sz w:val="24"/>
            <w:szCs w:val="24"/>
          </w:rPr>
          <w:t>Gambar 3. 19</w:t>
        </w:r>
        <w:r w:rsidR="00225A3D" w:rsidRPr="00225A3D">
          <w:rPr>
            <w:rStyle w:val="Hyperlink"/>
            <w:rFonts w:ascii="Times New Roman" w:hAnsi="Times New Roman" w:cs="Times New Roman"/>
            <w:noProof/>
            <w:sz w:val="24"/>
            <w:szCs w:val="24"/>
          </w:rPr>
          <w:t xml:space="preserve"> Tree Dengan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6</w:t>
        </w:r>
        <w:r w:rsidR="00225A3D" w:rsidRPr="00225A3D">
          <w:rPr>
            <w:rFonts w:ascii="Times New Roman" w:hAnsi="Times New Roman" w:cs="Times New Roman"/>
            <w:noProof/>
            <w:webHidden/>
            <w:sz w:val="24"/>
            <w:szCs w:val="24"/>
          </w:rPr>
          <w:fldChar w:fldCharType="end"/>
        </w:r>
      </w:hyperlink>
    </w:p>
    <w:p w14:paraId="49BD309F" w14:textId="4A772381"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7" w:history="1">
        <w:r w:rsidR="00225A3D" w:rsidRPr="00225A3D">
          <w:rPr>
            <w:rStyle w:val="Hyperlink"/>
            <w:rFonts w:ascii="Times New Roman" w:hAnsi="Times New Roman" w:cs="Times New Roman"/>
            <w:b/>
            <w:bCs/>
            <w:noProof/>
            <w:sz w:val="24"/>
            <w:szCs w:val="24"/>
          </w:rPr>
          <w:t>Gambar 3. 20</w:t>
        </w:r>
        <w:r w:rsidR="00225A3D" w:rsidRPr="00225A3D">
          <w:rPr>
            <w:rStyle w:val="Hyperlink"/>
            <w:rFonts w:ascii="Times New Roman" w:hAnsi="Times New Roman" w:cs="Times New Roman"/>
            <w:noProof/>
            <w:sz w:val="24"/>
            <w:szCs w:val="24"/>
          </w:rPr>
          <w:t xml:space="preserve"> Hasil Tree Pertama Yang Dibuat</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7</w:t>
        </w:r>
        <w:r w:rsidR="00225A3D" w:rsidRPr="00225A3D">
          <w:rPr>
            <w:rFonts w:ascii="Times New Roman" w:hAnsi="Times New Roman" w:cs="Times New Roman"/>
            <w:noProof/>
            <w:webHidden/>
            <w:sz w:val="24"/>
            <w:szCs w:val="24"/>
          </w:rPr>
          <w:fldChar w:fldCharType="end"/>
        </w:r>
      </w:hyperlink>
    </w:p>
    <w:p w14:paraId="79FF2205" w14:textId="45F9E86F"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8" w:history="1">
        <w:r w:rsidR="00225A3D" w:rsidRPr="00225A3D">
          <w:rPr>
            <w:rStyle w:val="Hyperlink"/>
            <w:rFonts w:ascii="Times New Roman" w:hAnsi="Times New Roman" w:cs="Times New Roman"/>
            <w:b/>
            <w:bCs/>
            <w:noProof/>
            <w:sz w:val="24"/>
            <w:szCs w:val="24"/>
          </w:rPr>
          <w:t>Gambar 3. 21</w:t>
        </w:r>
        <w:r w:rsidR="00225A3D" w:rsidRPr="00225A3D">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8</w:t>
        </w:r>
        <w:r w:rsidR="00225A3D" w:rsidRPr="00225A3D">
          <w:rPr>
            <w:rFonts w:ascii="Times New Roman" w:hAnsi="Times New Roman" w:cs="Times New Roman"/>
            <w:noProof/>
            <w:webHidden/>
            <w:sz w:val="24"/>
            <w:szCs w:val="24"/>
          </w:rPr>
          <w:fldChar w:fldCharType="end"/>
        </w:r>
      </w:hyperlink>
    </w:p>
    <w:p w14:paraId="4BC906FD" w14:textId="5BFE6FF7"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49" w:history="1">
        <w:r w:rsidR="00225A3D" w:rsidRPr="00225A3D">
          <w:rPr>
            <w:rStyle w:val="Hyperlink"/>
            <w:rFonts w:ascii="Times New Roman" w:hAnsi="Times New Roman" w:cs="Times New Roman"/>
            <w:b/>
            <w:bCs/>
            <w:noProof/>
            <w:sz w:val="24"/>
            <w:szCs w:val="24"/>
          </w:rPr>
          <w:t>Gambar 3. 22</w:t>
        </w:r>
        <w:r w:rsidR="00225A3D" w:rsidRPr="00225A3D">
          <w:rPr>
            <w:rStyle w:val="Hyperlink"/>
            <w:rFonts w:ascii="Times New Roman" w:hAnsi="Times New Roman" w:cs="Times New Roman"/>
            <w:noProof/>
            <w:sz w:val="24"/>
            <w:szCs w:val="24"/>
          </w:rPr>
          <w:t xml:space="preserve"> Tree Kedua Untuk Node Cp=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4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0</w:t>
        </w:r>
        <w:r w:rsidR="00225A3D" w:rsidRPr="00225A3D">
          <w:rPr>
            <w:rFonts w:ascii="Times New Roman" w:hAnsi="Times New Roman" w:cs="Times New Roman"/>
            <w:noProof/>
            <w:webHidden/>
            <w:sz w:val="24"/>
            <w:szCs w:val="24"/>
          </w:rPr>
          <w:fldChar w:fldCharType="end"/>
        </w:r>
      </w:hyperlink>
    </w:p>
    <w:p w14:paraId="7A1DE469" w14:textId="4B32AFC2"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0" w:history="1">
        <w:r w:rsidR="00225A3D" w:rsidRPr="00225A3D">
          <w:rPr>
            <w:rStyle w:val="Hyperlink"/>
            <w:rFonts w:ascii="Times New Roman" w:hAnsi="Times New Roman" w:cs="Times New Roman"/>
            <w:b/>
            <w:bCs/>
            <w:noProof/>
            <w:sz w:val="24"/>
            <w:szCs w:val="24"/>
          </w:rPr>
          <w:t>Gambar 3. 23</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0</w:t>
        </w:r>
        <w:r w:rsidR="00225A3D" w:rsidRPr="00225A3D">
          <w:rPr>
            <w:rFonts w:ascii="Times New Roman" w:hAnsi="Times New Roman" w:cs="Times New Roman"/>
            <w:noProof/>
            <w:webHidden/>
            <w:sz w:val="24"/>
            <w:szCs w:val="24"/>
          </w:rPr>
          <w:fldChar w:fldCharType="end"/>
        </w:r>
      </w:hyperlink>
    </w:p>
    <w:p w14:paraId="67D07B71" w14:textId="376BAE58"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1" w:history="1">
        <w:r w:rsidR="00225A3D" w:rsidRPr="00225A3D">
          <w:rPr>
            <w:rStyle w:val="Hyperlink"/>
            <w:rFonts w:ascii="Times New Roman" w:hAnsi="Times New Roman" w:cs="Times New Roman"/>
            <w:b/>
            <w:bCs/>
            <w:noProof/>
            <w:sz w:val="24"/>
            <w:szCs w:val="24"/>
          </w:rPr>
          <w:t>Gambar 3. 24</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441C7C16" w14:textId="22EADD0D"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2" w:history="1">
        <w:r w:rsidR="00225A3D" w:rsidRPr="00225A3D">
          <w:rPr>
            <w:rStyle w:val="Hyperlink"/>
            <w:rFonts w:ascii="Times New Roman" w:hAnsi="Times New Roman" w:cs="Times New Roman"/>
            <w:b/>
            <w:bCs/>
            <w:noProof/>
            <w:sz w:val="24"/>
            <w:szCs w:val="24"/>
          </w:rPr>
          <w:t>Gambar 3. 25</w:t>
        </w:r>
        <w:r w:rsidR="00225A3D" w:rsidRPr="00225A3D">
          <w:rPr>
            <w:rStyle w:val="Hyperlink"/>
            <w:rFonts w:ascii="Times New Roman" w:hAnsi="Times New Roman" w:cs="Times New Roman"/>
            <w:noProof/>
            <w:sz w:val="24"/>
            <w:szCs w:val="24"/>
          </w:rPr>
          <w:t xml:space="preserve"> Tree Kedua Untuk Node Thalac&lt;12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1</w:t>
        </w:r>
        <w:r w:rsidR="00225A3D" w:rsidRPr="00225A3D">
          <w:rPr>
            <w:rFonts w:ascii="Times New Roman" w:hAnsi="Times New Roman" w:cs="Times New Roman"/>
            <w:noProof/>
            <w:webHidden/>
            <w:sz w:val="24"/>
            <w:szCs w:val="24"/>
          </w:rPr>
          <w:fldChar w:fldCharType="end"/>
        </w:r>
      </w:hyperlink>
    </w:p>
    <w:p w14:paraId="13D13043" w14:textId="4FCBFB7D"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3" w:history="1">
        <w:r w:rsidR="00225A3D" w:rsidRPr="00225A3D">
          <w:rPr>
            <w:rStyle w:val="Hyperlink"/>
            <w:rFonts w:ascii="Times New Roman" w:hAnsi="Times New Roman" w:cs="Times New Roman"/>
            <w:b/>
            <w:bCs/>
            <w:noProof/>
            <w:sz w:val="24"/>
            <w:szCs w:val="24"/>
          </w:rPr>
          <w:t>Gambar 3. 26</w:t>
        </w:r>
        <w:r w:rsidR="00225A3D" w:rsidRPr="00225A3D">
          <w:rPr>
            <w:rStyle w:val="Hyperlink"/>
            <w:rFonts w:ascii="Times New Roman" w:hAnsi="Times New Roman" w:cs="Times New Roman"/>
            <w:noProof/>
            <w:sz w:val="24"/>
            <w:szCs w:val="24"/>
          </w:rPr>
          <w:t xml:space="preserve"> Tree Kedua Untuk Node Thalac&lt;163</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5B352CC4" w14:textId="2D99F517"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4" w:history="1">
        <w:r w:rsidR="00225A3D" w:rsidRPr="00225A3D">
          <w:rPr>
            <w:rStyle w:val="Hyperlink"/>
            <w:rFonts w:ascii="Times New Roman" w:hAnsi="Times New Roman" w:cs="Times New Roman"/>
            <w:b/>
            <w:bCs/>
            <w:noProof/>
            <w:sz w:val="24"/>
            <w:szCs w:val="24"/>
          </w:rPr>
          <w:t>Gambar 3. 27</w:t>
        </w:r>
        <w:r w:rsidR="00225A3D" w:rsidRPr="00225A3D">
          <w:rPr>
            <w:rStyle w:val="Hyperlink"/>
            <w:rFonts w:ascii="Times New Roman" w:hAnsi="Times New Roman" w:cs="Times New Roman"/>
            <w:noProof/>
            <w:sz w:val="24"/>
            <w:szCs w:val="24"/>
          </w:rPr>
          <w:t xml:space="preserve"> Tree Kedua Untuk Node Thalac&lt;182</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2</w:t>
        </w:r>
        <w:r w:rsidR="00225A3D" w:rsidRPr="00225A3D">
          <w:rPr>
            <w:rFonts w:ascii="Times New Roman" w:hAnsi="Times New Roman" w:cs="Times New Roman"/>
            <w:noProof/>
            <w:webHidden/>
            <w:sz w:val="24"/>
            <w:szCs w:val="24"/>
          </w:rPr>
          <w:fldChar w:fldCharType="end"/>
        </w:r>
      </w:hyperlink>
    </w:p>
    <w:p w14:paraId="22033E69" w14:textId="1D7A8F4E"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5" w:history="1">
        <w:r w:rsidR="00225A3D" w:rsidRPr="00225A3D">
          <w:rPr>
            <w:rStyle w:val="Hyperlink"/>
            <w:rFonts w:ascii="Times New Roman" w:hAnsi="Times New Roman" w:cs="Times New Roman"/>
            <w:b/>
            <w:bCs/>
            <w:noProof/>
            <w:sz w:val="24"/>
            <w:szCs w:val="24"/>
          </w:rPr>
          <w:t>Gambar 3. 28</w:t>
        </w:r>
        <w:r w:rsidR="00225A3D" w:rsidRPr="00225A3D">
          <w:rPr>
            <w:rStyle w:val="Hyperlink"/>
            <w:rFonts w:ascii="Times New Roman" w:hAnsi="Times New Roman" w:cs="Times New Roman"/>
            <w:noProof/>
            <w:sz w:val="24"/>
            <w:szCs w:val="24"/>
          </w:rPr>
          <w:t xml:space="preserve"> Tree Kedua Untuk Node Thalac&lt;196</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717E0880" w14:textId="65982370"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6" w:history="1">
        <w:r w:rsidR="00225A3D" w:rsidRPr="00225A3D">
          <w:rPr>
            <w:rStyle w:val="Hyperlink"/>
            <w:rFonts w:ascii="Times New Roman" w:hAnsi="Times New Roman" w:cs="Times New Roman"/>
            <w:b/>
            <w:bCs/>
            <w:noProof/>
            <w:sz w:val="24"/>
            <w:szCs w:val="24"/>
          </w:rPr>
          <w:t>Gambar 3. 29</w:t>
        </w:r>
        <w:r w:rsidR="00225A3D" w:rsidRPr="00225A3D">
          <w:rPr>
            <w:rStyle w:val="Hyperlink"/>
            <w:rFonts w:ascii="Times New Roman" w:hAnsi="Times New Roman" w:cs="Times New Roman"/>
            <w:noProof/>
            <w:sz w:val="24"/>
            <w:szCs w:val="24"/>
          </w:rPr>
          <w:t xml:space="preserve"> Hasil Tree Kedua Sementara Yang Terbentu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3</w:t>
        </w:r>
        <w:r w:rsidR="00225A3D" w:rsidRPr="00225A3D">
          <w:rPr>
            <w:rFonts w:ascii="Times New Roman" w:hAnsi="Times New Roman" w:cs="Times New Roman"/>
            <w:noProof/>
            <w:webHidden/>
            <w:sz w:val="24"/>
            <w:szCs w:val="24"/>
          </w:rPr>
          <w:fldChar w:fldCharType="end"/>
        </w:r>
      </w:hyperlink>
    </w:p>
    <w:p w14:paraId="0B1905D9" w14:textId="0F8329FA"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7" w:history="1">
        <w:r w:rsidR="00225A3D" w:rsidRPr="00225A3D">
          <w:rPr>
            <w:rStyle w:val="Hyperlink"/>
            <w:rFonts w:ascii="Times New Roman" w:hAnsi="Times New Roman" w:cs="Times New Roman"/>
            <w:b/>
            <w:bCs/>
            <w:noProof/>
            <w:sz w:val="24"/>
            <w:szCs w:val="24"/>
          </w:rPr>
          <w:t>Gambar 3. 30</w:t>
        </w:r>
        <w:r w:rsidR="00225A3D" w:rsidRPr="00225A3D">
          <w:rPr>
            <w:rStyle w:val="Hyperlink"/>
            <w:rFonts w:ascii="Times New Roman" w:hAnsi="Times New Roman" w:cs="Times New Roman"/>
            <w:noProof/>
            <w:sz w:val="24"/>
            <w:szCs w:val="24"/>
          </w:rPr>
          <w:t xml:space="preserve"> Tree Kedua Untuk Node Cp=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5A02064F" w14:textId="0BB626CA"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8" w:history="1">
        <w:r w:rsidR="00225A3D" w:rsidRPr="00225A3D">
          <w:rPr>
            <w:rStyle w:val="Hyperlink"/>
            <w:rFonts w:ascii="Times New Roman" w:hAnsi="Times New Roman" w:cs="Times New Roman"/>
            <w:b/>
            <w:bCs/>
            <w:noProof/>
            <w:sz w:val="24"/>
            <w:szCs w:val="24"/>
          </w:rPr>
          <w:t>Gambar 3. 31</w:t>
        </w:r>
        <w:r w:rsidR="00225A3D" w:rsidRPr="00225A3D">
          <w:rPr>
            <w:rStyle w:val="Hyperlink"/>
            <w:rFonts w:ascii="Times New Roman" w:hAnsi="Times New Roman" w:cs="Times New Roman"/>
            <w:noProof/>
            <w:sz w:val="24"/>
            <w:szCs w:val="24"/>
          </w:rPr>
          <w:t xml:space="preserve"> Tree Kedua Untuk Node Cp=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4</w:t>
        </w:r>
        <w:r w:rsidR="00225A3D" w:rsidRPr="00225A3D">
          <w:rPr>
            <w:rFonts w:ascii="Times New Roman" w:hAnsi="Times New Roman" w:cs="Times New Roman"/>
            <w:noProof/>
            <w:webHidden/>
            <w:sz w:val="24"/>
            <w:szCs w:val="24"/>
          </w:rPr>
          <w:fldChar w:fldCharType="end"/>
        </w:r>
      </w:hyperlink>
    </w:p>
    <w:p w14:paraId="1AB8F28C" w14:textId="61A00C99"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59" w:history="1">
        <w:r w:rsidR="00225A3D" w:rsidRPr="00225A3D">
          <w:rPr>
            <w:rStyle w:val="Hyperlink"/>
            <w:rFonts w:ascii="Times New Roman" w:hAnsi="Times New Roman" w:cs="Times New Roman"/>
            <w:b/>
            <w:bCs/>
            <w:noProof/>
            <w:sz w:val="24"/>
            <w:szCs w:val="24"/>
          </w:rPr>
          <w:t>Gambar 3. 32</w:t>
        </w:r>
        <w:r w:rsidR="00225A3D" w:rsidRPr="00225A3D">
          <w:rPr>
            <w:rStyle w:val="Hyperlink"/>
            <w:rFonts w:ascii="Times New Roman" w:hAnsi="Times New Roman" w:cs="Times New Roman"/>
            <w:noProof/>
            <w:sz w:val="24"/>
            <w:szCs w:val="24"/>
          </w:rPr>
          <w:t xml:space="preserve"> Tree Kedua Untuk Node Thalac&lt;135</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5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443DA346" w14:textId="0F199F23"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0" w:history="1">
        <w:r w:rsidR="00225A3D" w:rsidRPr="00225A3D">
          <w:rPr>
            <w:rStyle w:val="Hyperlink"/>
            <w:rFonts w:ascii="Times New Roman" w:hAnsi="Times New Roman" w:cs="Times New Roman"/>
            <w:b/>
            <w:bCs/>
            <w:noProof/>
            <w:sz w:val="24"/>
            <w:szCs w:val="24"/>
          </w:rPr>
          <w:t>Gambar 3. 33</w:t>
        </w:r>
        <w:r w:rsidR="00225A3D" w:rsidRPr="00225A3D">
          <w:rPr>
            <w:rStyle w:val="Hyperlink"/>
            <w:rFonts w:ascii="Times New Roman" w:hAnsi="Times New Roman" w:cs="Times New Roman"/>
            <w:noProof/>
            <w:sz w:val="24"/>
            <w:szCs w:val="24"/>
          </w:rPr>
          <w:t xml:space="preserve"> Tree Kedua Untuk Node Thalac&lt;188</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5</w:t>
        </w:r>
        <w:r w:rsidR="00225A3D" w:rsidRPr="00225A3D">
          <w:rPr>
            <w:rFonts w:ascii="Times New Roman" w:hAnsi="Times New Roman" w:cs="Times New Roman"/>
            <w:noProof/>
            <w:webHidden/>
            <w:sz w:val="24"/>
            <w:szCs w:val="24"/>
          </w:rPr>
          <w:fldChar w:fldCharType="end"/>
        </w:r>
      </w:hyperlink>
    </w:p>
    <w:p w14:paraId="0BAD9A09" w14:textId="000BD5BA"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1" w:history="1">
        <w:r w:rsidR="00225A3D" w:rsidRPr="00225A3D">
          <w:rPr>
            <w:rStyle w:val="Hyperlink"/>
            <w:rFonts w:ascii="Times New Roman" w:hAnsi="Times New Roman" w:cs="Times New Roman"/>
            <w:b/>
            <w:bCs/>
            <w:noProof/>
            <w:sz w:val="24"/>
            <w:szCs w:val="24"/>
          </w:rPr>
          <w:t>Gambar 3. 34</w:t>
        </w:r>
        <w:r w:rsidR="00225A3D" w:rsidRPr="00225A3D">
          <w:rPr>
            <w:rStyle w:val="Hyperlink"/>
            <w:rFonts w:ascii="Times New Roman" w:hAnsi="Times New Roman" w:cs="Times New Roman"/>
            <w:noProof/>
            <w:sz w:val="24"/>
            <w:szCs w:val="24"/>
          </w:rPr>
          <w:t xml:space="preserve"> Hasil Tree Kedua</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1DFB0A70" w14:textId="3114CBEB"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2" w:history="1">
        <w:r w:rsidR="00225A3D" w:rsidRPr="00225A3D">
          <w:rPr>
            <w:rStyle w:val="Hyperlink"/>
            <w:rFonts w:ascii="Times New Roman" w:hAnsi="Times New Roman" w:cs="Times New Roman"/>
            <w:b/>
            <w:bCs/>
            <w:noProof/>
            <w:sz w:val="24"/>
            <w:szCs w:val="24"/>
          </w:rPr>
          <w:t>Gambar 3. 35</w:t>
        </w:r>
        <w:r w:rsidR="00225A3D" w:rsidRPr="00225A3D">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2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6</w:t>
        </w:r>
        <w:r w:rsidR="00225A3D" w:rsidRPr="00225A3D">
          <w:rPr>
            <w:rFonts w:ascii="Times New Roman" w:hAnsi="Times New Roman" w:cs="Times New Roman"/>
            <w:noProof/>
            <w:webHidden/>
            <w:sz w:val="24"/>
            <w:szCs w:val="24"/>
          </w:rPr>
          <w:fldChar w:fldCharType="end"/>
        </w:r>
      </w:hyperlink>
    </w:p>
    <w:p w14:paraId="42CC22E2" w14:textId="761E1AF8"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3" w:history="1">
        <w:r w:rsidR="00225A3D" w:rsidRPr="00225A3D">
          <w:rPr>
            <w:rStyle w:val="Hyperlink"/>
            <w:rFonts w:ascii="Times New Roman" w:hAnsi="Times New Roman" w:cs="Times New Roman"/>
            <w:b/>
            <w:bCs/>
            <w:noProof/>
            <w:sz w:val="24"/>
            <w:szCs w:val="24"/>
          </w:rPr>
          <w:t>Gambar 3. 36</w:t>
        </w:r>
        <w:r w:rsidR="00225A3D" w:rsidRPr="00225A3D">
          <w:rPr>
            <w:rStyle w:val="Hyperlink"/>
            <w:rFonts w:ascii="Times New Roman" w:hAnsi="Times New Roman" w:cs="Times New Roman"/>
            <w:noProof/>
            <w:sz w:val="24"/>
            <w:szCs w:val="24"/>
          </w:rPr>
          <w:t xml:space="preserve"> Flowchart Randomized Search</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3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8</w:t>
        </w:r>
        <w:r w:rsidR="00225A3D" w:rsidRPr="00225A3D">
          <w:rPr>
            <w:rFonts w:ascii="Times New Roman" w:hAnsi="Times New Roman" w:cs="Times New Roman"/>
            <w:noProof/>
            <w:webHidden/>
            <w:sz w:val="24"/>
            <w:szCs w:val="24"/>
          </w:rPr>
          <w:fldChar w:fldCharType="end"/>
        </w:r>
      </w:hyperlink>
    </w:p>
    <w:p w14:paraId="2C631AC9" w14:textId="47D86A05"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4" w:history="1">
        <w:r w:rsidR="00225A3D" w:rsidRPr="00225A3D">
          <w:rPr>
            <w:rStyle w:val="Hyperlink"/>
            <w:rFonts w:ascii="Times New Roman" w:hAnsi="Times New Roman" w:cs="Times New Roman"/>
            <w:b/>
            <w:bCs/>
            <w:noProof/>
            <w:sz w:val="24"/>
            <w:szCs w:val="24"/>
          </w:rPr>
          <w:t>Gambar 3. 37</w:t>
        </w:r>
        <w:r w:rsidR="00225A3D" w:rsidRPr="00225A3D">
          <w:rPr>
            <w:rStyle w:val="Hyperlink"/>
            <w:rFonts w:ascii="Times New Roman" w:hAnsi="Times New Roman" w:cs="Times New Roman"/>
            <w:noProof/>
            <w:sz w:val="24"/>
            <w:szCs w:val="24"/>
          </w:rPr>
          <w:t xml:space="preserve"> Evaluasi Dengan Confusion Matrix</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4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9</w:t>
        </w:r>
        <w:r w:rsidR="00225A3D" w:rsidRPr="00225A3D">
          <w:rPr>
            <w:rFonts w:ascii="Times New Roman" w:hAnsi="Times New Roman" w:cs="Times New Roman"/>
            <w:noProof/>
            <w:webHidden/>
            <w:sz w:val="24"/>
            <w:szCs w:val="24"/>
          </w:rPr>
          <w:fldChar w:fldCharType="end"/>
        </w:r>
      </w:hyperlink>
    </w:p>
    <w:p w14:paraId="71074CF6" w14:textId="37FCD916"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5" w:history="1">
        <w:r w:rsidR="00225A3D" w:rsidRPr="00225A3D">
          <w:rPr>
            <w:rStyle w:val="Hyperlink"/>
            <w:rFonts w:ascii="Times New Roman" w:hAnsi="Times New Roman" w:cs="Times New Roman"/>
            <w:b/>
            <w:bCs/>
            <w:noProof/>
            <w:sz w:val="24"/>
            <w:szCs w:val="24"/>
          </w:rPr>
          <w:t>Gambar 3. 38</w:t>
        </w:r>
        <w:r w:rsidR="00225A3D" w:rsidRPr="00225A3D">
          <w:rPr>
            <w:rStyle w:val="Hyperlink"/>
            <w:rFonts w:ascii="Times New Roman" w:hAnsi="Times New Roman" w:cs="Times New Roman"/>
            <w:noProof/>
            <w:sz w:val="24"/>
            <w:szCs w:val="24"/>
          </w:rPr>
          <w:t xml:space="preserve"> Model Pengembangan Waterfall</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5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0</w:t>
        </w:r>
        <w:r w:rsidR="00225A3D" w:rsidRPr="00225A3D">
          <w:rPr>
            <w:rFonts w:ascii="Times New Roman" w:hAnsi="Times New Roman" w:cs="Times New Roman"/>
            <w:noProof/>
            <w:webHidden/>
            <w:sz w:val="24"/>
            <w:szCs w:val="24"/>
          </w:rPr>
          <w:fldChar w:fldCharType="end"/>
        </w:r>
      </w:hyperlink>
    </w:p>
    <w:p w14:paraId="40205F32" w14:textId="5B0D7409"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6" w:history="1">
        <w:r w:rsidR="00225A3D" w:rsidRPr="00225A3D">
          <w:rPr>
            <w:rStyle w:val="Hyperlink"/>
            <w:rFonts w:ascii="Times New Roman" w:hAnsi="Times New Roman" w:cs="Times New Roman"/>
            <w:b/>
            <w:bCs/>
            <w:noProof/>
            <w:sz w:val="24"/>
            <w:szCs w:val="24"/>
          </w:rPr>
          <w:t>Gambar 3. 39</w:t>
        </w:r>
        <w:r w:rsidR="00225A3D" w:rsidRPr="00225A3D">
          <w:rPr>
            <w:rStyle w:val="Hyperlink"/>
            <w:rFonts w:ascii="Times New Roman" w:hAnsi="Times New Roman" w:cs="Times New Roman"/>
            <w:noProof/>
            <w:sz w:val="24"/>
            <w:szCs w:val="24"/>
          </w:rPr>
          <w:t xml:space="preserve"> Arsitektur Perangkat Lunak</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6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34F0D54F" w14:textId="0715EFC6"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7" w:history="1">
        <w:r w:rsidR="00225A3D" w:rsidRPr="00225A3D">
          <w:rPr>
            <w:rStyle w:val="Hyperlink"/>
            <w:rFonts w:ascii="Times New Roman" w:hAnsi="Times New Roman" w:cs="Times New Roman"/>
            <w:b/>
            <w:bCs/>
            <w:noProof/>
            <w:sz w:val="24"/>
            <w:szCs w:val="24"/>
          </w:rPr>
          <w:t>Gambar 3. 40</w:t>
        </w:r>
        <w:r w:rsidR="00225A3D" w:rsidRPr="00225A3D">
          <w:rPr>
            <w:rStyle w:val="Hyperlink"/>
            <w:rFonts w:ascii="Times New Roman" w:hAnsi="Times New Roman" w:cs="Times New Roman"/>
            <w:noProof/>
            <w:sz w:val="24"/>
            <w:szCs w:val="24"/>
          </w:rPr>
          <w:t xml:space="preserve"> Flowchart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7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1</w:t>
        </w:r>
        <w:r w:rsidR="00225A3D" w:rsidRPr="00225A3D">
          <w:rPr>
            <w:rFonts w:ascii="Times New Roman" w:hAnsi="Times New Roman" w:cs="Times New Roman"/>
            <w:noProof/>
            <w:webHidden/>
            <w:sz w:val="24"/>
            <w:szCs w:val="24"/>
          </w:rPr>
          <w:fldChar w:fldCharType="end"/>
        </w:r>
      </w:hyperlink>
    </w:p>
    <w:p w14:paraId="163410DE" w14:textId="559FD8F4"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8" w:history="1">
        <w:r w:rsidR="00225A3D" w:rsidRPr="00225A3D">
          <w:rPr>
            <w:rStyle w:val="Hyperlink"/>
            <w:rFonts w:ascii="Times New Roman" w:hAnsi="Times New Roman" w:cs="Times New Roman"/>
            <w:b/>
            <w:bCs/>
            <w:noProof/>
            <w:sz w:val="24"/>
            <w:szCs w:val="24"/>
          </w:rPr>
          <w:t>Gambar 3. 41</w:t>
        </w:r>
        <w:r w:rsidR="00225A3D" w:rsidRPr="00225A3D">
          <w:rPr>
            <w:rStyle w:val="Hyperlink"/>
            <w:rFonts w:ascii="Times New Roman" w:hAnsi="Times New Roman" w:cs="Times New Roman"/>
            <w:noProof/>
            <w:sz w:val="24"/>
            <w:szCs w:val="24"/>
          </w:rPr>
          <w:t xml:space="preserve"> Dfd Level 0</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8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6677CDF7" w14:textId="38094BDF"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69" w:history="1">
        <w:r w:rsidR="00225A3D" w:rsidRPr="00225A3D">
          <w:rPr>
            <w:rStyle w:val="Hyperlink"/>
            <w:rFonts w:ascii="Times New Roman" w:hAnsi="Times New Roman" w:cs="Times New Roman"/>
            <w:b/>
            <w:bCs/>
            <w:noProof/>
            <w:sz w:val="24"/>
            <w:szCs w:val="24"/>
          </w:rPr>
          <w:t>Gambar 3. 42</w:t>
        </w:r>
        <w:r w:rsidR="00225A3D" w:rsidRPr="00225A3D">
          <w:rPr>
            <w:rStyle w:val="Hyperlink"/>
            <w:rFonts w:ascii="Times New Roman" w:hAnsi="Times New Roman" w:cs="Times New Roman"/>
            <w:noProof/>
            <w:sz w:val="24"/>
            <w:szCs w:val="24"/>
          </w:rPr>
          <w:t xml:space="preserve"> Dfd Level 1</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69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2</w:t>
        </w:r>
        <w:r w:rsidR="00225A3D" w:rsidRPr="00225A3D">
          <w:rPr>
            <w:rFonts w:ascii="Times New Roman" w:hAnsi="Times New Roman" w:cs="Times New Roman"/>
            <w:noProof/>
            <w:webHidden/>
            <w:sz w:val="24"/>
            <w:szCs w:val="24"/>
          </w:rPr>
          <w:fldChar w:fldCharType="end"/>
        </w:r>
      </w:hyperlink>
    </w:p>
    <w:p w14:paraId="1D257B36" w14:textId="29859675"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0" w:history="1">
        <w:r w:rsidR="00225A3D" w:rsidRPr="00225A3D">
          <w:rPr>
            <w:rStyle w:val="Hyperlink"/>
            <w:rFonts w:ascii="Times New Roman" w:hAnsi="Times New Roman" w:cs="Times New Roman"/>
            <w:b/>
            <w:bCs/>
            <w:noProof/>
            <w:sz w:val="24"/>
            <w:szCs w:val="24"/>
          </w:rPr>
          <w:t>Gambar 3. 43</w:t>
        </w:r>
        <w:r w:rsidR="00225A3D" w:rsidRPr="00225A3D">
          <w:rPr>
            <w:rStyle w:val="Hyperlink"/>
            <w:rFonts w:ascii="Times New Roman" w:hAnsi="Times New Roman" w:cs="Times New Roman"/>
            <w:noProof/>
            <w:sz w:val="24"/>
            <w:szCs w:val="24"/>
          </w:rPr>
          <w:t xml:space="preserve"> Dfd Level 2 Proses Identifikasi</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0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41F49179" w14:textId="1659DACE" w:rsidR="00225A3D" w:rsidRPr="00225A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1" w:history="1">
        <w:r w:rsidR="00225A3D" w:rsidRPr="00225A3D">
          <w:rPr>
            <w:rStyle w:val="Hyperlink"/>
            <w:rFonts w:ascii="Times New Roman" w:hAnsi="Times New Roman" w:cs="Times New Roman"/>
            <w:b/>
            <w:bCs/>
            <w:noProof/>
            <w:sz w:val="24"/>
            <w:szCs w:val="24"/>
          </w:rPr>
          <w:t>Gambar 3. 44</w:t>
        </w:r>
        <w:r w:rsidR="00225A3D" w:rsidRPr="00225A3D">
          <w:rPr>
            <w:rStyle w:val="Hyperlink"/>
            <w:rFonts w:ascii="Times New Roman" w:hAnsi="Times New Roman" w:cs="Times New Roman"/>
            <w:noProof/>
            <w:sz w:val="24"/>
            <w:szCs w:val="24"/>
          </w:rPr>
          <w:t xml:space="preserve"> User Interface Sistem</w:t>
        </w:r>
        <w:r w:rsidR="00225A3D" w:rsidRPr="00225A3D">
          <w:rPr>
            <w:rFonts w:ascii="Times New Roman" w:hAnsi="Times New Roman" w:cs="Times New Roman"/>
            <w:noProof/>
            <w:webHidden/>
            <w:sz w:val="24"/>
            <w:szCs w:val="24"/>
          </w:rPr>
          <w:tab/>
        </w:r>
        <w:r w:rsidR="00225A3D" w:rsidRPr="00225A3D">
          <w:rPr>
            <w:rFonts w:ascii="Times New Roman" w:hAnsi="Times New Roman" w:cs="Times New Roman"/>
            <w:noProof/>
            <w:webHidden/>
            <w:sz w:val="24"/>
            <w:szCs w:val="24"/>
          </w:rPr>
          <w:fldChar w:fldCharType="begin"/>
        </w:r>
        <w:r w:rsidR="00225A3D" w:rsidRPr="00225A3D">
          <w:rPr>
            <w:rFonts w:ascii="Times New Roman" w:hAnsi="Times New Roman" w:cs="Times New Roman"/>
            <w:noProof/>
            <w:webHidden/>
            <w:sz w:val="24"/>
            <w:szCs w:val="24"/>
          </w:rPr>
          <w:instrText xml:space="preserve"> PAGEREF _Toc71190871 \h </w:instrText>
        </w:r>
        <w:r w:rsidR="00225A3D" w:rsidRPr="00225A3D">
          <w:rPr>
            <w:rFonts w:ascii="Times New Roman" w:hAnsi="Times New Roman" w:cs="Times New Roman"/>
            <w:noProof/>
            <w:webHidden/>
            <w:sz w:val="24"/>
            <w:szCs w:val="24"/>
          </w:rPr>
        </w:r>
        <w:r w:rsidR="00225A3D" w:rsidRPr="00225A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63</w:t>
        </w:r>
        <w:r w:rsidR="00225A3D" w:rsidRPr="00225A3D">
          <w:rPr>
            <w:rFonts w:ascii="Times New Roman" w:hAnsi="Times New Roman" w:cs="Times New Roman"/>
            <w:noProof/>
            <w:webHidden/>
            <w:sz w:val="24"/>
            <w:szCs w:val="24"/>
          </w:rPr>
          <w:fldChar w:fldCharType="end"/>
        </w:r>
      </w:hyperlink>
    </w:p>
    <w:p w14:paraId="393B1B38" w14:textId="5E7D940A" w:rsidR="00FE0136" w:rsidRPr="00FE0136" w:rsidRDefault="00FE0136" w:rsidP="00FE0136">
      <w:pPr>
        <w:spacing w:after="0" w:line="276" w:lineRule="auto"/>
        <w:rPr>
          <w:rFonts w:ascii="Times New Roman" w:hAnsi="Times New Roman" w:cs="Times New Roman"/>
          <w:sz w:val="24"/>
          <w:szCs w:val="24"/>
        </w:rPr>
      </w:pPr>
      <w:r w:rsidRPr="00225A3D">
        <w:rPr>
          <w:rFonts w:ascii="Times New Roman" w:hAnsi="Times New Roman" w:cs="Times New Roman"/>
          <w:sz w:val="24"/>
          <w:szCs w:val="24"/>
        </w:rPr>
        <w:fldChar w:fldCharType="end"/>
      </w:r>
    </w:p>
    <w:p w14:paraId="233EEF44" w14:textId="77777777" w:rsidR="007C179A" w:rsidRDefault="007C179A" w:rsidP="00FE0136">
      <w:pPr>
        <w:spacing w:after="0" w:line="276" w:lineRule="auto"/>
        <w:rPr>
          <w:rFonts w:ascii="Times New Roman" w:hAnsi="Times New Roman" w:cs="Times New Roman"/>
          <w:b/>
          <w:bCs/>
          <w:sz w:val="28"/>
          <w:szCs w:val="28"/>
        </w:rPr>
      </w:pPr>
    </w:p>
    <w:p w14:paraId="65CEAEE2" w14:textId="77777777" w:rsidR="007E33FF" w:rsidRDefault="007E33FF" w:rsidP="00637E0B">
      <w:pPr>
        <w:spacing w:after="0" w:line="276" w:lineRule="auto"/>
        <w:jc w:val="center"/>
        <w:rPr>
          <w:rFonts w:ascii="Times New Roman" w:hAnsi="Times New Roman" w:cs="Times New Roman"/>
          <w:b/>
          <w:bCs/>
          <w:sz w:val="28"/>
          <w:szCs w:val="28"/>
        </w:rPr>
      </w:pPr>
    </w:p>
    <w:p w14:paraId="44EA2760" w14:textId="77777777" w:rsidR="007E33FF" w:rsidRDefault="007E33FF" w:rsidP="00637E0B">
      <w:pPr>
        <w:spacing w:after="0" w:line="276" w:lineRule="auto"/>
        <w:jc w:val="center"/>
        <w:rPr>
          <w:rFonts w:ascii="Times New Roman" w:hAnsi="Times New Roman" w:cs="Times New Roman"/>
          <w:b/>
          <w:bCs/>
          <w:sz w:val="28"/>
          <w:szCs w:val="28"/>
        </w:rPr>
      </w:pPr>
    </w:p>
    <w:p w14:paraId="10E3BCD0" w14:textId="77777777" w:rsidR="007E33FF" w:rsidRDefault="007E33FF" w:rsidP="00637E0B">
      <w:pPr>
        <w:spacing w:after="0" w:line="276" w:lineRule="auto"/>
        <w:jc w:val="center"/>
        <w:rPr>
          <w:rFonts w:ascii="Times New Roman" w:hAnsi="Times New Roman" w:cs="Times New Roman"/>
          <w:b/>
          <w:bCs/>
          <w:sz w:val="28"/>
          <w:szCs w:val="28"/>
        </w:rPr>
      </w:pPr>
    </w:p>
    <w:p w14:paraId="27849B5B" w14:textId="77777777" w:rsidR="007E33FF" w:rsidRDefault="007E33FF" w:rsidP="00637E0B">
      <w:pPr>
        <w:spacing w:after="0" w:line="276" w:lineRule="auto"/>
        <w:jc w:val="center"/>
        <w:rPr>
          <w:rFonts w:ascii="Times New Roman" w:hAnsi="Times New Roman" w:cs="Times New Roman"/>
          <w:b/>
          <w:bCs/>
          <w:sz w:val="28"/>
          <w:szCs w:val="28"/>
        </w:rPr>
      </w:pPr>
    </w:p>
    <w:p w14:paraId="7261A3A4" w14:textId="77777777" w:rsidR="007E33FF" w:rsidRDefault="007E33FF" w:rsidP="00637E0B">
      <w:pPr>
        <w:spacing w:after="0" w:line="276" w:lineRule="auto"/>
        <w:jc w:val="center"/>
        <w:rPr>
          <w:rFonts w:ascii="Times New Roman" w:hAnsi="Times New Roman" w:cs="Times New Roman"/>
          <w:b/>
          <w:bCs/>
          <w:sz w:val="28"/>
          <w:szCs w:val="28"/>
        </w:rPr>
      </w:pPr>
    </w:p>
    <w:p w14:paraId="0B447C2F" w14:textId="77777777" w:rsidR="007E33FF" w:rsidRDefault="007E33FF" w:rsidP="00637E0B">
      <w:pPr>
        <w:spacing w:after="0" w:line="276" w:lineRule="auto"/>
        <w:jc w:val="center"/>
        <w:rPr>
          <w:rFonts w:ascii="Times New Roman" w:hAnsi="Times New Roman" w:cs="Times New Roman"/>
          <w:b/>
          <w:bCs/>
          <w:sz w:val="28"/>
          <w:szCs w:val="28"/>
        </w:rPr>
      </w:pPr>
    </w:p>
    <w:p w14:paraId="4D68A2A9" w14:textId="77777777" w:rsidR="007E33FF" w:rsidRDefault="007E33FF" w:rsidP="00637E0B">
      <w:pPr>
        <w:spacing w:after="0" w:line="276" w:lineRule="auto"/>
        <w:jc w:val="center"/>
        <w:rPr>
          <w:rFonts w:ascii="Times New Roman" w:hAnsi="Times New Roman" w:cs="Times New Roman"/>
          <w:b/>
          <w:bCs/>
          <w:sz w:val="28"/>
          <w:szCs w:val="28"/>
        </w:rPr>
      </w:pPr>
    </w:p>
    <w:p w14:paraId="067A84F3" w14:textId="77777777" w:rsidR="007E33FF" w:rsidRDefault="007E33FF" w:rsidP="00637E0B">
      <w:pPr>
        <w:spacing w:after="0" w:line="276" w:lineRule="auto"/>
        <w:jc w:val="center"/>
        <w:rPr>
          <w:rFonts w:ascii="Times New Roman" w:hAnsi="Times New Roman" w:cs="Times New Roman"/>
          <w:b/>
          <w:bCs/>
          <w:sz w:val="28"/>
          <w:szCs w:val="28"/>
        </w:rPr>
      </w:pPr>
    </w:p>
    <w:p w14:paraId="4A2BDF59" w14:textId="77777777" w:rsidR="007E33FF" w:rsidRDefault="007E33FF" w:rsidP="00637E0B">
      <w:pPr>
        <w:spacing w:after="0" w:line="276" w:lineRule="auto"/>
        <w:jc w:val="center"/>
        <w:rPr>
          <w:rFonts w:ascii="Times New Roman" w:hAnsi="Times New Roman" w:cs="Times New Roman"/>
          <w:b/>
          <w:bCs/>
          <w:sz w:val="28"/>
          <w:szCs w:val="28"/>
        </w:rPr>
      </w:pPr>
    </w:p>
    <w:p w14:paraId="58308C21" w14:textId="77777777" w:rsidR="007E33FF" w:rsidRDefault="007E33FF" w:rsidP="00637E0B">
      <w:pPr>
        <w:spacing w:after="0" w:line="276" w:lineRule="auto"/>
        <w:jc w:val="center"/>
        <w:rPr>
          <w:rFonts w:ascii="Times New Roman" w:hAnsi="Times New Roman" w:cs="Times New Roman"/>
          <w:b/>
          <w:bCs/>
          <w:sz w:val="28"/>
          <w:szCs w:val="28"/>
        </w:rPr>
      </w:pPr>
    </w:p>
    <w:p w14:paraId="1F8F928F" w14:textId="77777777" w:rsidR="007E33FF" w:rsidRDefault="007E33FF" w:rsidP="00637E0B">
      <w:pPr>
        <w:spacing w:after="0" w:line="276" w:lineRule="auto"/>
        <w:jc w:val="center"/>
        <w:rPr>
          <w:rFonts w:ascii="Times New Roman" w:hAnsi="Times New Roman" w:cs="Times New Roman"/>
          <w:b/>
          <w:bCs/>
          <w:sz w:val="28"/>
          <w:szCs w:val="28"/>
        </w:rPr>
      </w:pPr>
    </w:p>
    <w:p w14:paraId="3E56CA77" w14:textId="77777777" w:rsidR="007E33FF" w:rsidRDefault="007E33FF" w:rsidP="00637E0B">
      <w:pPr>
        <w:spacing w:after="0" w:line="276" w:lineRule="auto"/>
        <w:jc w:val="center"/>
        <w:rPr>
          <w:rFonts w:ascii="Times New Roman" w:hAnsi="Times New Roman" w:cs="Times New Roman"/>
          <w:b/>
          <w:bCs/>
          <w:sz w:val="28"/>
          <w:szCs w:val="28"/>
        </w:rPr>
      </w:pPr>
    </w:p>
    <w:p w14:paraId="3DD79853" w14:textId="77777777" w:rsidR="007E33FF" w:rsidRDefault="007E33FF" w:rsidP="00637E0B">
      <w:pPr>
        <w:spacing w:after="0" w:line="276" w:lineRule="auto"/>
        <w:jc w:val="center"/>
        <w:rPr>
          <w:rFonts w:ascii="Times New Roman" w:hAnsi="Times New Roman" w:cs="Times New Roman"/>
          <w:b/>
          <w:bCs/>
          <w:sz w:val="28"/>
          <w:szCs w:val="28"/>
        </w:rPr>
      </w:pPr>
    </w:p>
    <w:p w14:paraId="551E65CC" w14:textId="77777777" w:rsidR="007E33FF" w:rsidRDefault="007E33FF" w:rsidP="00637E0B">
      <w:pPr>
        <w:spacing w:after="0" w:line="276" w:lineRule="auto"/>
        <w:jc w:val="center"/>
        <w:rPr>
          <w:rFonts w:ascii="Times New Roman" w:hAnsi="Times New Roman" w:cs="Times New Roman"/>
          <w:b/>
          <w:bCs/>
          <w:sz w:val="28"/>
          <w:szCs w:val="28"/>
        </w:rPr>
      </w:pPr>
    </w:p>
    <w:p w14:paraId="10329AD1" w14:textId="77777777" w:rsidR="007E33FF" w:rsidRDefault="007E33FF" w:rsidP="00637E0B">
      <w:pPr>
        <w:spacing w:after="0" w:line="276" w:lineRule="auto"/>
        <w:jc w:val="center"/>
        <w:rPr>
          <w:rFonts w:ascii="Times New Roman" w:hAnsi="Times New Roman" w:cs="Times New Roman"/>
          <w:b/>
          <w:bCs/>
          <w:sz w:val="28"/>
          <w:szCs w:val="28"/>
        </w:rPr>
      </w:pPr>
    </w:p>
    <w:p w14:paraId="7F21FB1C" w14:textId="77777777" w:rsidR="007E33FF" w:rsidRDefault="007E33FF" w:rsidP="00637E0B">
      <w:pPr>
        <w:spacing w:after="0" w:line="276" w:lineRule="auto"/>
        <w:jc w:val="center"/>
        <w:rPr>
          <w:rFonts w:ascii="Times New Roman" w:hAnsi="Times New Roman" w:cs="Times New Roman"/>
          <w:b/>
          <w:bCs/>
          <w:sz w:val="28"/>
          <w:szCs w:val="28"/>
        </w:rPr>
      </w:pPr>
    </w:p>
    <w:p w14:paraId="28707AB5" w14:textId="77777777" w:rsidR="007E33FF" w:rsidRDefault="007E33FF" w:rsidP="00637E0B">
      <w:pPr>
        <w:spacing w:after="0" w:line="276" w:lineRule="auto"/>
        <w:jc w:val="center"/>
        <w:rPr>
          <w:rFonts w:ascii="Times New Roman" w:hAnsi="Times New Roman" w:cs="Times New Roman"/>
          <w:b/>
          <w:bCs/>
          <w:sz w:val="28"/>
          <w:szCs w:val="28"/>
        </w:rPr>
      </w:pPr>
    </w:p>
    <w:p w14:paraId="32D3B383" w14:textId="77777777" w:rsidR="007E33FF" w:rsidRDefault="007E33FF" w:rsidP="00637E0B">
      <w:pPr>
        <w:spacing w:after="0" w:line="276" w:lineRule="auto"/>
        <w:jc w:val="center"/>
        <w:rPr>
          <w:rFonts w:ascii="Times New Roman" w:hAnsi="Times New Roman" w:cs="Times New Roman"/>
          <w:b/>
          <w:bCs/>
          <w:sz w:val="28"/>
          <w:szCs w:val="28"/>
        </w:rPr>
      </w:pPr>
    </w:p>
    <w:p w14:paraId="05BBE7F8" w14:textId="77777777" w:rsidR="007E33FF" w:rsidRDefault="007E33FF" w:rsidP="00637E0B">
      <w:pPr>
        <w:spacing w:after="0" w:line="276" w:lineRule="auto"/>
        <w:jc w:val="center"/>
        <w:rPr>
          <w:rFonts w:ascii="Times New Roman" w:hAnsi="Times New Roman" w:cs="Times New Roman"/>
          <w:b/>
          <w:bCs/>
          <w:sz w:val="28"/>
          <w:szCs w:val="28"/>
        </w:rPr>
      </w:pPr>
    </w:p>
    <w:p w14:paraId="753B650E" w14:textId="77777777" w:rsidR="007E33FF" w:rsidRDefault="007E33FF" w:rsidP="00637E0B">
      <w:pPr>
        <w:spacing w:after="0" w:line="276" w:lineRule="auto"/>
        <w:jc w:val="center"/>
        <w:rPr>
          <w:rFonts w:ascii="Times New Roman" w:hAnsi="Times New Roman" w:cs="Times New Roman"/>
          <w:b/>
          <w:bCs/>
          <w:sz w:val="28"/>
          <w:szCs w:val="28"/>
        </w:rPr>
      </w:pPr>
    </w:p>
    <w:p w14:paraId="6B16264E" w14:textId="77777777" w:rsidR="007E33FF" w:rsidRDefault="007E33FF" w:rsidP="00637E0B">
      <w:pPr>
        <w:spacing w:after="0" w:line="276" w:lineRule="auto"/>
        <w:jc w:val="center"/>
        <w:rPr>
          <w:rFonts w:ascii="Times New Roman" w:hAnsi="Times New Roman" w:cs="Times New Roman"/>
          <w:b/>
          <w:bCs/>
          <w:sz w:val="28"/>
          <w:szCs w:val="28"/>
        </w:rPr>
      </w:pPr>
    </w:p>
    <w:p w14:paraId="60D4749F" w14:textId="77777777" w:rsidR="007E33FF" w:rsidRDefault="007E33FF" w:rsidP="00637E0B">
      <w:pPr>
        <w:spacing w:after="0" w:line="276" w:lineRule="auto"/>
        <w:jc w:val="center"/>
        <w:rPr>
          <w:rFonts w:ascii="Times New Roman" w:hAnsi="Times New Roman" w:cs="Times New Roman"/>
          <w:b/>
          <w:bCs/>
          <w:sz w:val="28"/>
          <w:szCs w:val="28"/>
        </w:rPr>
      </w:pPr>
    </w:p>
    <w:p w14:paraId="56EDE33A" w14:textId="77777777" w:rsidR="007E33FF" w:rsidRDefault="007E33FF" w:rsidP="00637E0B">
      <w:pPr>
        <w:spacing w:after="0" w:line="276" w:lineRule="auto"/>
        <w:jc w:val="center"/>
        <w:rPr>
          <w:rFonts w:ascii="Times New Roman" w:hAnsi="Times New Roman" w:cs="Times New Roman"/>
          <w:b/>
          <w:bCs/>
          <w:sz w:val="28"/>
          <w:szCs w:val="28"/>
        </w:rPr>
      </w:pPr>
    </w:p>
    <w:p w14:paraId="640AEBBC" w14:textId="77777777" w:rsidR="007E33FF" w:rsidRDefault="007E33FF" w:rsidP="00637E0B">
      <w:pPr>
        <w:spacing w:after="0" w:line="276" w:lineRule="auto"/>
        <w:jc w:val="center"/>
        <w:rPr>
          <w:rFonts w:ascii="Times New Roman" w:hAnsi="Times New Roman" w:cs="Times New Roman"/>
          <w:b/>
          <w:bCs/>
          <w:sz w:val="28"/>
          <w:szCs w:val="28"/>
        </w:rPr>
      </w:pPr>
    </w:p>
    <w:p w14:paraId="05051251" w14:textId="77777777" w:rsidR="007E33FF" w:rsidRDefault="007E33FF" w:rsidP="00637E0B">
      <w:pPr>
        <w:spacing w:after="0" w:line="276" w:lineRule="auto"/>
        <w:jc w:val="center"/>
        <w:rPr>
          <w:rFonts w:ascii="Times New Roman" w:hAnsi="Times New Roman" w:cs="Times New Roman"/>
          <w:b/>
          <w:bCs/>
          <w:sz w:val="28"/>
          <w:szCs w:val="28"/>
        </w:rPr>
      </w:pPr>
    </w:p>
    <w:p w14:paraId="3F979717" w14:textId="77777777" w:rsidR="007E33FF" w:rsidRDefault="007E33FF" w:rsidP="00637E0B">
      <w:pPr>
        <w:spacing w:after="0" w:line="276" w:lineRule="auto"/>
        <w:jc w:val="center"/>
        <w:rPr>
          <w:rFonts w:ascii="Times New Roman" w:hAnsi="Times New Roman" w:cs="Times New Roman"/>
          <w:b/>
          <w:bCs/>
          <w:sz w:val="28"/>
          <w:szCs w:val="28"/>
        </w:rPr>
      </w:pP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1190749"/>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573E95AE" w14:textId="7CC8E3B1"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2." </w:instrText>
      </w:r>
      <w:r w:rsidRPr="0094043D">
        <w:rPr>
          <w:rFonts w:ascii="Times New Roman" w:hAnsi="Times New Roman" w:cs="Times New Roman"/>
          <w:sz w:val="24"/>
          <w:szCs w:val="24"/>
        </w:rPr>
        <w:fldChar w:fldCharType="separate"/>
      </w:r>
      <w:hyperlink w:anchor="_Toc71190872" w:history="1">
        <w:r w:rsidR="00225A3D" w:rsidRPr="0094043D">
          <w:rPr>
            <w:rStyle w:val="Hyperlink"/>
            <w:rFonts w:ascii="Times New Roman" w:hAnsi="Times New Roman" w:cs="Times New Roman"/>
            <w:b/>
            <w:bCs/>
            <w:noProof/>
            <w:sz w:val="24"/>
            <w:szCs w:val="24"/>
          </w:rPr>
          <w:t>Tabel 2. 1</w:t>
        </w:r>
        <w:r w:rsidR="00225A3D" w:rsidRPr="0094043D">
          <w:rPr>
            <w:rStyle w:val="Hyperlink"/>
            <w:rFonts w:ascii="Times New Roman" w:hAnsi="Times New Roman" w:cs="Times New Roman"/>
            <w:noProof/>
            <w:sz w:val="24"/>
            <w:szCs w:val="24"/>
          </w:rPr>
          <w:t xml:space="preserve"> Tabel State Of The Ar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6</w:t>
        </w:r>
        <w:r w:rsidR="00225A3D" w:rsidRPr="0094043D">
          <w:rPr>
            <w:rFonts w:ascii="Times New Roman" w:hAnsi="Times New Roman" w:cs="Times New Roman"/>
            <w:noProof/>
            <w:webHidden/>
            <w:sz w:val="24"/>
            <w:szCs w:val="24"/>
          </w:rPr>
          <w:fldChar w:fldCharType="end"/>
        </w:r>
      </w:hyperlink>
    </w:p>
    <w:p w14:paraId="17011C24" w14:textId="7DE1C1E6"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3" w:history="1">
        <w:r w:rsidR="00225A3D" w:rsidRPr="0094043D">
          <w:rPr>
            <w:rStyle w:val="Hyperlink"/>
            <w:rFonts w:ascii="Times New Roman" w:hAnsi="Times New Roman" w:cs="Times New Roman"/>
            <w:b/>
            <w:bCs/>
            <w:noProof/>
            <w:sz w:val="24"/>
            <w:szCs w:val="24"/>
          </w:rPr>
          <w:t>Tabel 2. 2</w:t>
        </w:r>
        <w:r w:rsidR="00225A3D" w:rsidRPr="0094043D">
          <w:rPr>
            <w:rStyle w:val="Hyperlink"/>
            <w:rFonts w:ascii="Times New Roman" w:hAnsi="Times New Roman" w:cs="Times New Roman"/>
            <w:noProof/>
            <w:sz w:val="24"/>
            <w:szCs w:val="24"/>
          </w:rPr>
          <w:t xml:space="preserve"> Parameter Dat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19</w:t>
        </w:r>
        <w:r w:rsidR="00225A3D" w:rsidRPr="0094043D">
          <w:rPr>
            <w:rFonts w:ascii="Times New Roman" w:hAnsi="Times New Roman" w:cs="Times New Roman"/>
            <w:noProof/>
            <w:webHidden/>
            <w:sz w:val="24"/>
            <w:szCs w:val="24"/>
          </w:rPr>
          <w:fldChar w:fldCharType="end"/>
        </w:r>
      </w:hyperlink>
    </w:p>
    <w:p w14:paraId="20A14215" w14:textId="06909682"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4" w:history="1">
        <w:r w:rsidR="00225A3D" w:rsidRPr="0094043D">
          <w:rPr>
            <w:rStyle w:val="Hyperlink"/>
            <w:rFonts w:ascii="Times New Roman" w:hAnsi="Times New Roman" w:cs="Times New Roman"/>
            <w:b/>
            <w:bCs/>
            <w:noProof/>
            <w:sz w:val="24"/>
            <w:szCs w:val="24"/>
          </w:rPr>
          <w:t>Tabel 2. 3</w:t>
        </w:r>
        <w:r w:rsidR="00225A3D" w:rsidRPr="0094043D">
          <w:rPr>
            <w:rStyle w:val="Hyperlink"/>
            <w:rFonts w:ascii="Times New Roman" w:hAnsi="Times New Roman" w:cs="Times New Roman"/>
            <w:noProof/>
            <w:sz w:val="24"/>
            <w:szCs w:val="24"/>
          </w:rPr>
          <w:t xml:space="preserve"> Parameter Xgboos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5</w:t>
        </w:r>
        <w:r w:rsidR="00225A3D" w:rsidRPr="0094043D">
          <w:rPr>
            <w:rFonts w:ascii="Times New Roman" w:hAnsi="Times New Roman" w:cs="Times New Roman"/>
            <w:noProof/>
            <w:webHidden/>
            <w:sz w:val="24"/>
            <w:szCs w:val="24"/>
          </w:rPr>
          <w:fldChar w:fldCharType="end"/>
        </w:r>
      </w:hyperlink>
    </w:p>
    <w:p w14:paraId="55308CB7" w14:textId="0C6EECE3" w:rsidR="00E7627A" w:rsidRPr="00CB0F2B" w:rsidRDefault="00B76E22" w:rsidP="00E7627A">
      <w:pPr>
        <w:pStyle w:val="TableofFigures"/>
        <w:tabs>
          <w:tab w:val="right" w:leader="dot" w:pos="8777"/>
        </w:tabs>
        <w:rPr>
          <w:rFonts w:ascii="Times New Roman" w:hAnsi="Times New Roman" w:cs="Times New Roman"/>
          <w:sz w:val="24"/>
          <w:szCs w:val="24"/>
        </w:rPr>
      </w:pPr>
      <w:hyperlink w:anchor="_Toc71190875" w:history="1">
        <w:r w:rsidR="00225A3D" w:rsidRPr="0094043D">
          <w:rPr>
            <w:rStyle w:val="Hyperlink"/>
            <w:rFonts w:ascii="Times New Roman" w:hAnsi="Times New Roman" w:cs="Times New Roman"/>
            <w:b/>
            <w:bCs/>
            <w:noProof/>
            <w:sz w:val="24"/>
            <w:szCs w:val="24"/>
          </w:rPr>
          <w:t>Tabel 2. 4</w:t>
        </w:r>
        <w:r w:rsidR="00225A3D" w:rsidRPr="0094043D">
          <w:rPr>
            <w:rStyle w:val="Hyperlink"/>
            <w:rFonts w:ascii="Times New Roman" w:hAnsi="Times New Roman" w:cs="Times New Roman"/>
            <w:noProof/>
            <w:sz w:val="24"/>
            <w:szCs w:val="24"/>
          </w:rPr>
          <w:t xml:space="preserve"> Tabel Confusion Matri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7</w:t>
        </w:r>
        <w:r w:rsidR="00225A3D" w:rsidRPr="0094043D">
          <w:rPr>
            <w:rFonts w:ascii="Times New Roman" w:hAnsi="Times New Roman" w:cs="Times New Roman"/>
            <w:noProof/>
            <w:webHidden/>
            <w:sz w:val="24"/>
            <w:szCs w:val="24"/>
          </w:rPr>
          <w:fldChar w:fldCharType="end"/>
        </w:r>
      </w:hyperlink>
      <w:r w:rsidR="00E7627A" w:rsidRPr="0094043D">
        <w:rPr>
          <w:rFonts w:ascii="Times New Roman" w:hAnsi="Times New Roman" w:cs="Times New Roman"/>
          <w:sz w:val="24"/>
          <w:szCs w:val="24"/>
        </w:rPr>
        <w:fldChar w:fldCharType="end"/>
      </w:r>
    </w:p>
    <w:p w14:paraId="5B5546C8" w14:textId="24A401DD" w:rsidR="00225A3D" w:rsidRPr="0094043D" w:rsidRDefault="00E7627A">
      <w:pPr>
        <w:pStyle w:val="TableofFigures"/>
        <w:tabs>
          <w:tab w:val="right" w:leader="dot" w:pos="8777"/>
        </w:tabs>
        <w:rPr>
          <w:rFonts w:ascii="Times New Roman" w:eastAsiaTheme="minorEastAsia" w:hAnsi="Times New Roman" w:cs="Times New Roman"/>
          <w:noProof/>
          <w:sz w:val="24"/>
          <w:szCs w:val="24"/>
        </w:rPr>
      </w:pPr>
      <w:r w:rsidRPr="0094043D">
        <w:rPr>
          <w:rFonts w:ascii="Times New Roman" w:hAnsi="Times New Roman" w:cs="Times New Roman"/>
          <w:sz w:val="24"/>
          <w:szCs w:val="24"/>
        </w:rPr>
        <w:fldChar w:fldCharType="begin"/>
      </w:r>
      <w:r w:rsidRPr="0094043D">
        <w:rPr>
          <w:rFonts w:ascii="Times New Roman" w:hAnsi="Times New Roman" w:cs="Times New Roman"/>
          <w:sz w:val="24"/>
          <w:szCs w:val="24"/>
        </w:rPr>
        <w:instrText xml:space="preserve"> TOC \h \z \c "Tabel 3." </w:instrText>
      </w:r>
      <w:r w:rsidRPr="0094043D">
        <w:rPr>
          <w:rFonts w:ascii="Times New Roman" w:hAnsi="Times New Roman" w:cs="Times New Roman"/>
          <w:sz w:val="24"/>
          <w:szCs w:val="24"/>
        </w:rPr>
        <w:fldChar w:fldCharType="separate"/>
      </w:r>
      <w:hyperlink w:anchor="_Toc71190876" w:history="1">
        <w:r w:rsidR="00225A3D" w:rsidRPr="0094043D">
          <w:rPr>
            <w:rStyle w:val="Hyperlink"/>
            <w:rFonts w:ascii="Times New Roman" w:hAnsi="Times New Roman" w:cs="Times New Roman"/>
            <w:b/>
            <w:bCs/>
            <w:noProof/>
            <w:sz w:val="24"/>
            <w:szCs w:val="24"/>
          </w:rPr>
          <w:t>Tabel 3. 1</w:t>
        </w:r>
        <w:r w:rsidR="00225A3D" w:rsidRPr="0094043D">
          <w:rPr>
            <w:rStyle w:val="Hyperlink"/>
            <w:rFonts w:ascii="Times New Roman" w:hAnsi="Times New Roman" w:cs="Times New Roman"/>
            <w:noProof/>
            <w:sz w:val="24"/>
            <w:szCs w:val="24"/>
          </w:rPr>
          <w:t xml:space="preserve"> Kolom Pada Dataset</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29</w:t>
        </w:r>
        <w:r w:rsidR="00225A3D" w:rsidRPr="0094043D">
          <w:rPr>
            <w:rFonts w:ascii="Times New Roman" w:hAnsi="Times New Roman" w:cs="Times New Roman"/>
            <w:noProof/>
            <w:webHidden/>
            <w:sz w:val="24"/>
            <w:szCs w:val="24"/>
          </w:rPr>
          <w:fldChar w:fldCharType="end"/>
        </w:r>
      </w:hyperlink>
    </w:p>
    <w:p w14:paraId="718951A7" w14:textId="641C950E"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7" w:history="1">
        <w:r w:rsidR="00225A3D" w:rsidRPr="0094043D">
          <w:rPr>
            <w:rStyle w:val="Hyperlink"/>
            <w:rFonts w:ascii="Times New Roman" w:hAnsi="Times New Roman" w:cs="Times New Roman"/>
            <w:b/>
            <w:bCs/>
            <w:noProof/>
            <w:sz w:val="24"/>
            <w:szCs w:val="24"/>
          </w:rPr>
          <w:t>Tabel 3. 2</w:t>
        </w:r>
        <w:r w:rsidR="00225A3D" w:rsidRPr="0094043D">
          <w:rPr>
            <w:rStyle w:val="Hyperlink"/>
            <w:rFonts w:ascii="Times New Roman" w:hAnsi="Times New Roman" w:cs="Times New Roman"/>
            <w:noProof/>
            <w:sz w:val="24"/>
            <w:szCs w:val="24"/>
          </w:rPr>
          <w:t xml:space="preserve"> Spesifikasi Perangkat Keras</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225A3D" w:rsidRPr="0094043D">
          <w:rPr>
            <w:rFonts w:ascii="Times New Roman" w:hAnsi="Times New Roman" w:cs="Times New Roman"/>
            <w:noProof/>
            <w:webHidden/>
            <w:sz w:val="24"/>
            <w:szCs w:val="24"/>
          </w:rPr>
          <w:fldChar w:fldCharType="end"/>
        </w:r>
      </w:hyperlink>
    </w:p>
    <w:p w14:paraId="3C0E5C32" w14:textId="0C20C18B"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8" w:history="1">
        <w:r w:rsidR="00225A3D" w:rsidRPr="0094043D">
          <w:rPr>
            <w:rStyle w:val="Hyperlink"/>
            <w:rFonts w:ascii="Times New Roman" w:hAnsi="Times New Roman" w:cs="Times New Roman"/>
            <w:b/>
            <w:bCs/>
            <w:noProof/>
            <w:sz w:val="24"/>
            <w:szCs w:val="24"/>
          </w:rPr>
          <w:t>Tabel 3. 3</w:t>
        </w:r>
        <w:r w:rsidR="00225A3D" w:rsidRPr="0094043D">
          <w:rPr>
            <w:rStyle w:val="Hyperlink"/>
            <w:rFonts w:ascii="Times New Roman" w:hAnsi="Times New Roman" w:cs="Times New Roman"/>
            <w:noProof/>
            <w:sz w:val="24"/>
            <w:szCs w:val="24"/>
          </w:rPr>
          <w:t xml:space="preserve"> Spesifikasi Kebutuhan Perangkat Lunak</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8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225A3D" w:rsidRPr="0094043D">
          <w:rPr>
            <w:rFonts w:ascii="Times New Roman" w:hAnsi="Times New Roman" w:cs="Times New Roman"/>
            <w:noProof/>
            <w:webHidden/>
            <w:sz w:val="24"/>
            <w:szCs w:val="24"/>
          </w:rPr>
          <w:fldChar w:fldCharType="end"/>
        </w:r>
      </w:hyperlink>
    </w:p>
    <w:p w14:paraId="0DF3ACA1" w14:textId="22684419"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79" w:history="1">
        <w:r w:rsidR="00225A3D" w:rsidRPr="0094043D">
          <w:rPr>
            <w:rStyle w:val="Hyperlink"/>
            <w:rFonts w:ascii="Times New Roman" w:hAnsi="Times New Roman" w:cs="Times New Roman"/>
            <w:b/>
            <w:bCs/>
            <w:noProof/>
            <w:sz w:val="24"/>
            <w:szCs w:val="24"/>
          </w:rPr>
          <w:t>Tabel 3. 4</w:t>
        </w:r>
        <w:r w:rsidR="00225A3D" w:rsidRPr="0094043D">
          <w:rPr>
            <w:rStyle w:val="Hyperlink"/>
            <w:rFonts w:ascii="Times New Roman" w:hAnsi="Times New Roman" w:cs="Times New Roman"/>
            <w:noProof/>
            <w:sz w:val="24"/>
            <w:szCs w:val="24"/>
          </w:rPr>
          <w:t xml:space="preserve"> Contoh Menghapus Outlier</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79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2</w:t>
        </w:r>
        <w:r w:rsidR="00225A3D" w:rsidRPr="0094043D">
          <w:rPr>
            <w:rFonts w:ascii="Times New Roman" w:hAnsi="Times New Roman" w:cs="Times New Roman"/>
            <w:noProof/>
            <w:webHidden/>
            <w:sz w:val="24"/>
            <w:szCs w:val="24"/>
          </w:rPr>
          <w:fldChar w:fldCharType="end"/>
        </w:r>
      </w:hyperlink>
    </w:p>
    <w:p w14:paraId="58325462" w14:textId="1E7D2691"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0" w:history="1">
        <w:r w:rsidR="00225A3D" w:rsidRPr="0094043D">
          <w:rPr>
            <w:rStyle w:val="Hyperlink"/>
            <w:rFonts w:ascii="Times New Roman" w:hAnsi="Times New Roman" w:cs="Times New Roman"/>
            <w:b/>
            <w:bCs/>
            <w:noProof/>
            <w:sz w:val="24"/>
            <w:szCs w:val="24"/>
          </w:rPr>
          <w:t>Tabel 3. 5</w:t>
        </w:r>
        <w:r w:rsidR="00225A3D" w:rsidRPr="0094043D">
          <w:rPr>
            <w:rStyle w:val="Hyperlink"/>
            <w:rFonts w:ascii="Times New Roman" w:hAnsi="Times New Roman" w:cs="Times New Roman"/>
            <w:noProof/>
            <w:sz w:val="24"/>
            <w:szCs w:val="24"/>
          </w:rPr>
          <w:t xml:space="preserve"> Perhitungan Normalisasi Minmax</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0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3</w:t>
        </w:r>
        <w:r w:rsidR="00225A3D" w:rsidRPr="0094043D">
          <w:rPr>
            <w:rFonts w:ascii="Times New Roman" w:hAnsi="Times New Roman" w:cs="Times New Roman"/>
            <w:noProof/>
            <w:webHidden/>
            <w:sz w:val="24"/>
            <w:szCs w:val="24"/>
          </w:rPr>
          <w:fldChar w:fldCharType="end"/>
        </w:r>
      </w:hyperlink>
    </w:p>
    <w:p w14:paraId="1DDC20C6" w14:textId="455E51A1"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1" w:history="1">
        <w:r w:rsidR="00225A3D" w:rsidRPr="0094043D">
          <w:rPr>
            <w:rStyle w:val="Hyperlink"/>
            <w:rFonts w:ascii="Times New Roman" w:hAnsi="Times New Roman" w:cs="Times New Roman"/>
            <w:b/>
            <w:bCs/>
            <w:noProof/>
            <w:sz w:val="24"/>
            <w:szCs w:val="24"/>
          </w:rPr>
          <w:t>Tabel 3. 6</w:t>
        </w:r>
        <w:r w:rsidR="00225A3D" w:rsidRPr="0094043D">
          <w:rPr>
            <w:rStyle w:val="Hyperlink"/>
            <w:rFonts w:ascii="Times New Roman" w:hAnsi="Times New Roman" w:cs="Times New Roman"/>
            <w:noProof/>
            <w:sz w:val="24"/>
            <w:szCs w:val="24"/>
          </w:rPr>
          <w:t xml:space="preserve"> Contoh Data One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1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4</w:t>
        </w:r>
        <w:r w:rsidR="00225A3D" w:rsidRPr="0094043D">
          <w:rPr>
            <w:rFonts w:ascii="Times New Roman" w:hAnsi="Times New Roman" w:cs="Times New Roman"/>
            <w:noProof/>
            <w:webHidden/>
            <w:sz w:val="24"/>
            <w:szCs w:val="24"/>
          </w:rPr>
          <w:fldChar w:fldCharType="end"/>
        </w:r>
      </w:hyperlink>
    </w:p>
    <w:p w14:paraId="20E2185C" w14:textId="7BFA9922"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2" w:history="1">
        <w:r w:rsidR="00225A3D" w:rsidRPr="0094043D">
          <w:rPr>
            <w:rStyle w:val="Hyperlink"/>
            <w:rFonts w:ascii="Times New Roman" w:hAnsi="Times New Roman" w:cs="Times New Roman"/>
            <w:b/>
            <w:bCs/>
            <w:noProof/>
            <w:sz w:val="24"/>
            <w:szCs w:val="24"/>
          </w:rPr>
          <w:t>Tabel 3. 7</w:t>
        </w:r>
        <w:r w:rsidR="00225A3D" w:rsidRPr="0094043D">
          <w:rPr>
            <w:rStyle w:val="Hyperlink"/>
            <w:rFonts w:ascii="Times New Roman" w:hAnsi="Times New Roman" w:cs="Times New Roman"/>
            <w:noProof/>
            <w:sz w:val="24"/>
            <w:szCs w:val="24"/>
          </w:rPr>
          <w:t xml:space="preserve"> Data Hasil One Hot Encod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2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4</w:t>
        </w:r>
        <w:r w:rsidR="00225A3D" w:rsidRPr="0094043D">
          <w:rPr>
            <w:rFonts w:ascii="Times New Roman" w:hAnsi="Times New Roman" w:cs="Times New Roman"/>
            <w:noProof/>
            <w:webHidden/>
            <w:sz w:val="24"/>
            <w:szCs w:val="24"/>
          </w:rPr>
          <w:fldChar w:fldCharType="end"/>
        </w:r>
      </w:hyperlink>
    </w:p>
    <w:p w14:paraId="1CCD3F64" w14:textId="219476FE"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3" w:history="1">
        <w:r w:rsidR="00225A3D" w:rsidRPr="0094043D">
          <w:rPr>
            <w:rStyle w:val="Hyperlink"/>
            <w:rFonts w:ascii="Times New Roman" w:hAnsi="Times New Roman" w:cs="Times New Roman"/>
            <w:b/>
            <w:bCs/>
            <w:noProof/>
            <w:sz w:val="24"/>
            <w:szCs w:val="24"/>
          </w:rPr>
          <w:t>Tabel 3. 8</w:t>
        </w:r>
        <w:r w:rsidR="00225A3D" w:rsidRPr="0094043D">
          <w:rPr>
            <w:rStyle w:val="Hyperlink"/>
            <w:rFonts w:ascii="Times New Roman" w:hAnsi="Times New Roman" w:cs="Times New Roman"/>
            <w:noProof/>
            <w:sz w:val="24"/>
            <w:szCs w:val="24"/>
          </w:rPr>
          <w:t xml:space="preserve"> Contoh Dataset Untuk Training</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3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6</w:t>
        </w:r>
        <w:r w:rsidR="00225A3D" w:rsidRPr="0094043D">
          <w:rPr>
            <w:rFonts w:ascii="Times New Roman" w:hAnsi="Times New Roman" w:cs="Times New Roman"/>
            <w:noProof/>
            <w:webHidden/>
            <w:sz w:val="24"/>
            <w:szCs w:val="24"/>
          </w:rPr>
          <w:fldChar w:fldCharType="end"/>
        </w:r>
      </w:hyperlink>
    </w:p>
    <w:p w14:paraId="09059B20" w14:textId="0871B1F8"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4" w:history="1">
        <w:r w:rsidR="00225A3D" w:rsidRPr="0094043D">
          <w:rPr>
            <w:rStyle w:val="Hyperlink"/>
            <w:rFonts w:ascii="Times New Roman" w:hAnsi="Times New Roman" w:cs="Times New Roman"/>
            <w:b/>
            <w:bCs/>
            <w:noProof/>
            <w:sz w:val="24"/>
            <w:szCs w:val="24"/>
          </w:rPr>
          <w:t>Tabel 3. 9</w:t>
        </w:r>
        <w:r w:rsidR="00225A3D" w:rsidRPr="0094043D">
          <w:rPr>
            <w:rStyle w:val="Hyperlink"/>
            <w:rFonts w:ascii="Times New Roman" w:hAnsi="Times New Roman" w:cs="Times New Roman"/>
            <w:noProof/>
            <w:sz w:val="24"/>
            <w:szCs w:val="24"/>
          </w:rPr>
          <w:t xml:space="preserve"> Tabel Dengan Nilai Residual</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4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37</w:t>
        </w:r>
        <w:r w:rsidR="00225A3D" w:rsidRPr="0094043D">
          <w:rPr>
            <w:rFonts w:ascii="Times New Roman" w:hAnsi="Times New Roman" w:cs="Times New Roman"/>
            <w:noProof/>
            <w:webHidden/>
            <w:sz w:val="24"/>
            <w:szCs w:val="24"/>
          </w:rPr>
          <w:fldChar w:fldCharType="end"/>
        </w:r>
      </w:hyperlink>
    </w:p>
    <w:p w14:paraId="371CCC27" w14:textId="02B15835"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5" w:history="1">
        <w:r w:rsidR="00225A3D" w:rsidRPr="0094043D">
          <w:rPr>
            <w:rStyle w:val="Hyperlink"/>
            <w:rFonts w:ascii="Times New Roman" w:hAnsi="Times New Roman" w:cs="Times New Roman"/>
            <w:b/>
            <w:bCs/>
            <w:noProof/>
            <w:sz w:val="24"/>
            <w:szCs w:val="24"/>
          </w:rPr>
          <w:t>Tabel 3. 10</w:t>
        </w:r>
        <w:r w:rsidR="00225A3D" w:rsidRPr="0094043D">
          <w:rPr>
            <w:rStyle w:val="Hyperlink"/>
            <w:rFonts w:ascii="Times New Roman" w:hAnsi="Times New Roman" w:cs="Times New Roman"/>
            <w:noProof/>
            <w:sz w:val="24"/>
            <w:szCs w:val="24"/>
          </w:rPr>
          <w:t xml:space="preserve"> Data Terbaru Dan Residu</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5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49</w:t>
        </w:r>
        <w:r w:rsidR="00225A3D" w:rsidRPr="0094043D">
          <w:rPr>
            <w:rFonts w:ascii="Times New Roman" w:hAnsi="Times New Roman" w:cs="Times New Roman"/>
            <w:noProof/>
            <w:webHidden/>
            <w:sz w:val="24"/>
            <w:szCs w:val="24"/>
          </w:rPr>
          <w:fldChar w:fldCharType="end"/>
        </w:r>
      </w:hyperlink>
    </w:p>
    <w:p w14:paraId="66D0D07A" w14:textId="3492AAFB"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6" w:history="1">
        <w:r w:rsidR="00225A3D" w:rsidRPr="0094043D">
          <w:rPr>
            <w:rStyle w:val="Hyperlink"/>
            <w:rFonts w:ascii="Times New Roman" w:hAnsi="Times New Roman" w:cs="Times New Roman"/>
            <w:b/>
            <w:bCs/>
            <w:noProof/>
            <w:sz w:val="24"/>
            <w:szCs w:val="24"/>
          </w:rPr>
          <w:t>Tabel 3. 11</w:t>
        </w:r>
        <w:r w:rsidR="00225A3D" w:rsidRPr="0094043D">
          <w:rPr>
            <w:rStyle w:val="Hyperlink"/>
            <w:rFonts w:ascii="Times New Roman" w:hAnsi="Times New Roman" w:cs="Times New Roman"/>
            <w:noProof/>
            <w:sz w:val="24"/>
            <w:szCs w:val="24"/>
          </w:rPr>
          <w:t xml:space="preserve"> Data Dan Residual Tree Kedua</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6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7</w:t>
        </w:r>
        <w:r w:rsidR="00225A3D" w:rsidRPr="0094043D">
          <w:rPr>
            <w:rFonts w:ascii="Times New Roman" w:hAnsi="Times New Roman" w:cs="Times New Roman"/>
            <w:noProof/>
            <w:webHidden/>
            <w:sz w:val="24"/>
            <w:szCs w:val="24"/>
          </w:rPr>
          <w:fldChar w:fldCharType="end"/>
        </w:r>
      </w:hyperlink>
    </w:p>
    <w:p w14:paraId="73DAD021" w14:textId="5D0CFFFE" w:rsidR="00225A3D" w:rsidRPr="0094043D" w:rsidRDefault="00B76E22">
      <w:pPr>
        <w:pStyle w:val="TableofFigures"/>
        <w:tabs>
          <w:tab w:val="right" w:leader="dot" w:pos="8777"/>
        </w:tabs>
        <w:rPr>
          <w:rFonts w:ascii="Times New Roman" w:eastAsiaTheme="minorEastAsia" w:hAnsi="Times New Roman" w:cs="Times New Roman"/>
          <w:noProof/>
          <w:sz w:val="24"/>
          <w:szCs w:val="24"/>
        </w:rPr>
      </w:pPr>
      <w:hyperlink w:anchor="_Toc71190887" w:history="1">
        <w:r w:rsidR="00225A3D" w:rsidRPr="0094043D">
          <w:rPr>
            <w:rStyle w:val="Hyperlink"/>
            <w:rFonts w:ascii="Times New Roman" w:hAnsi="Times New Roman" w:cs="Times New Roman"/>
            <w:b/>
            <w:bCs/>
            <w:noProof/>
            <w:sz w:val="24"/>
            <w:szCs w:val="24"/>
          </w:rPr>
          <w:t>Tabel 3. 12</w:t>
        </w:r>
        <w:r w:rsidR="00225A3D" w:rsidRPr="0094043D">
          <w:rPr>
            <w:rStyle w:val="Hyperlink"/>
            <w:rFonts w:ascii="Times New Roman" w:hAnsi="Times New Roman" w:cs="Times New Roman"/>
            <w:noProof/>
            <w:sz w:val="24"/>
            <w:szCs w:val="24"/>
          </w:rPr>
          <w:t xml:space="preserve"> Hasil Prediksi</w:t>
        </w:r>
        <w:r w:rsidR="00225A3D" w:rsidRPr="0094043D">
          <w:rPr>
            <w:rFonts w:ascii="Times New Roman" w:hAnsi="Times New Roman" w:cs="Times New Roman"/>
            <w:noProof/>
            <w:webHidden/>
            <w:sz w:val="24"/>
            <w:szCs w:val="24"/>
          </w:rPr>
          <w:tab/>
        </w:r>
        <w:r w:rsidR="00225A3D" w:rsidRPr="0094043D">
          <w:rPr>
            <w:rFonts w:ascii="Times New Roman" w:hAnsi="Times New Roman" w:cs="Times New Roman"/>
            <w:noProof/>
            <w:webHidden/>
            <w:sz w:val="24"/>
            <w:szCs w:val="24"/>
          </w:rPr>
          <w:fldChar w:fldCharType="begin"/>
        </w:r>
        <w:r w:rsidR="00225A3D" w:rsidRPr="0094043D">
          <w:rPr>
            <w:rFonts w:ascii="Times New Roman" w:hAnsi="Times New Roman" w:cs="Times New Roman"/>
            <w:noProof/>
            <w:webHidden/>
            <w:sz w:val="24"/>
            <w:szCs w:val="24"/>
          </w:rPr>
          <w:instrText xml:space="preserve"> PAGEREF _Toc71190887 \h </w:instrText>
        </w:r>
        <w:r w:rsidR="00225A3D" w:rsidRPr="0094043D">
          <w:rPr>
            <w:rFonts w:ascii="Times New Roman" w:hAnsi="Times New Roman" w:cs="Times New Roman"/>
            <w:noProof/>
            <w:webHidden/>
            <w:sz w:val="24"/>
            <w:szCs w:val="24"/>
          </w:rPr>
        </w:r>
        <w:r w:rsidR="00225A3D" w:rsidRPr="0094043D">
          <w:rPr>
            <w:rFonts w:ascii="Times New Roman" w:hAnsi="Times New Roman" w:cs="Times New Roman"/>
            <w:noProof/>
            <w:webHidden/>
            <w:sz w:val="24"/>
            <w:szCs w:val="24"/>
          </w:rPr>
          <w:fldChar w:fldCharType="separate"/>
        </w:r>
        <w:r w:rsidR="007D0B41">
          <w:rPr>
            <w:rFonts w:ascii="Times New Roman" w:hAnsi="Times New Roman" w:cs="Times New Roman"/>
            <w:noProof/>
            <w:webHidden/>
            <w:sz w:val="24"/>
            <w:szCs w:val="24"/>
          </w:rPr>
          <w:t>59</w:t>
        </w:r>
        <w:r w:rsidR="00225A3D" w:rsidRPr="0094043D">
          <w:rPr>
            <w:rFonts w:ascii="Times New Roman" w:hAnsi="Times New Roman" w:cs="Times New Roman"/>
            <w:noProof/>
            <w:webHidden/>
            <w:sz w:val="24"/>
            <w:szCs w:val="24"/>
          </w:rPr>
          <w:fldChar w:fldCharType="end"/>
        </w:r>
      </w:hyperlink>
    </w:p>
    <w:p w14:paraId="6CEF2B71" w14:textId="2C6F6CD6" w:rsidR="00E7627A" w:rsidRPr="00E7627A" w:rsidRDefault="00E7627A" w:rsidP="00E7627A">
      <w:pPr>
        <w:spacing w:after="0" w:line="276" w:lineRule="auto"/>
        <w:jc w:val="both"/>
        <w:rPr>
          <w:rFonts w:ascii="Times New Roman" w:hAnsi="Times New Roman" w:cs="Times New Roman"/>
          <w:sz w:val="24"/>
          <w:szCs w:val="24"/>
        </w:rPr>
        <w:sectPr w:rsidR="00E7627A" w:rsidRPr="00E7627A" w:rsidSect="00135587">
          <w:pgSz w:w="11906" w:h="16838" w:code="9"/>
          <w:pgMar w:top="1701" w:right="1418" w:bottom="1418" w:left="1701" w:header="720" w:footer="720" w:gutter="0"/>
          <w:pgNumType w:fmt="lowerRoman"/>
          <w:cols w:space="720"/>
          <w:docGrid w:linePitch="360"/>
        </w:sectPr>
      </w:pPr>
      <w:r w:rsidRPr="0094043D">
        <w:rPr>
          <w:rFonts w:ascii="Times New Roman" w:hAnsi="Times New Roman" w:cs="Times New Roman"/>
          <w:sz w:val="24"/>
          <w:szCs w:val="24"/>
        </w:rPr>
        <w:fldChar w:fldCharType="end"/>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3" w:name="_Toc69296821"/>
      <w:bookmarkStart w:id="4" w:name="_Toc71190750"/>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3"/>
      <w:bookmarkEnd w:id="4"/>
    </w:p>
    <w:p w14:paraId="3F9D711E" w14:textId="0920A28A" w:rsidR="00FA1E32" w:rsidRPr="00D13D08" w:rsidRDefault="00FA1E32" w:rsidP="00B73D9E">
      <w:pPr>
        <w:pStyle w:val="SubJudul"/>
      </w:pPr>
      <w:bookmarkStart w:id="5" w:name="_Toc69296822"/>
      <w:bookmarkStart w:id="6" w:name="_Toc71190751"/>
      <w:r w:rsidRPr="00D13D08">
        <w:t>Latar Belakang</w:t>
      </w:r>
      <w:bookmarkEnd w:id="5"/>
      <w:bookmarkEnd w:id="6"/>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6B40173A"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7" w:name="_Toc69296823"/>
      <w:bookmarkStart w:id="8" w:name="_Toc71190752"/>
      <w:r w:rsidRPr="001707F3">
        <w:t>Rumusan Masalah</w:t>
      </w:r>
      <w:bookmarkEnd w:id="7"/>
      <w:bookmarkEnd w:id="8"/>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9" w:name="_Toc69296824"/>
      <w:bookmarkStart w:id="10" w:name="_Toc71190753"/>
      <w:r>
        <w:t>Batasan Masalah</w:t>
      </w:r>
      <w:bookmarkEnd w:id="9"/>
      <w:bookmarkEnd w:id="10"/>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1" w:name="_Toc69296825"/>
      <w:bookmarkStart w:id="12" w:name="_Toc71190754"/>
      <w:r w:rsidRPr="00E130CC">
        <w:t>Tujuan Penelitian</w:t>
      </w:r>
      <w:bookmarkEnd w:id="11"/>
      <w:bookmarkEnd w:id="12"/>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3" w:name="_Toc69296826"/>
      <w:bookmarkStart w:id="14" w:name="_Toc71190755"/>
      <w:r>
        <w:t>Manfaat Pen</w:t>
      </w:r>
      <w:r w:rsidR="00512BFF">
        <w:t>e</w:t>
      </w:r>
      <w:r>
        <w:t>litian</w:t>
      </w:r>
      <w:bookmarkEnd w:id="13"/>
      <w:bookmarkEnd w:id="14"/>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5" w:name="_Toc69296827"/>
      <w:bookmarkStart w:id="16" w:name="_Toc71190756"/>
      <w:r>
        <w:t>Tahapan Penelitian</w:t>
      </w:r>
      <w:bookmarkEnd w:id="15"/>
      <w:bookmarkEnd w:id="16"/>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7" w:name="_Toc69296828"/>
      <w:bookmarkStart w:id="18" w:name="_Toc71190757"/>
      <w:r>
        <w:t>Sistematika Penulisan</w:t>
      </w:r>
      <w:bookmarkEnd w:id="17"/>
      <w:bookmarkEnd w:id="18"/>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19" w:name="_Toc69296829"/>
      <w:bookmarkStart w:id="20" w:name="_Toc71190758"/>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19"/>
      <w:bookmarkEnd w:id="20"/>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1" w:name="_Toc69296830"/>
      <w:bookmarkStart w:id="22" w:name="_Toc71190759"/>
      <w:r w:rsidRPr="00DE11FD">
        <w:t>Tinjauan Studi</w:t>
      </w:r>
      <w:bookmarkEnd w:id="21"/>
      <w:bookmarkEnd w:id="22"/>
    </w:p>
    <w:p w14:paraId="1B3591DC" w14:textId="291C9C1D"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77C66920"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w:t>
      </w:r>
      <w:r w:rsidR="00CF5AD5">
        <w:rPr>
          <w:rFonts w:ascii="Times New Roman" w:hAnsi="Times New Roman" w:cs="Times New Roman"/>
          <w:sz w:val="24"/>
          <w:szCs w:val="24"/>
        </w:rPr>
        <w:lastRenderedPageBreak/>
        <w:t xml:space="preserve">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7157A284"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55BBA220"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Riski Annisa pada tahun 2019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w:t>
      </w:r>
      <w:r w:rsidR="00B20A34">
        <w:rPr>
          <w:rFonts w:ascii="Times New Roman" w:hAnsi="Times New Roman" w:cs="Times New Roman"/>
          <w:sz w:val="24"/>
          <w:szCs w:val="24"/>
        </w:rPr>
        <w:lastRenderedPageBreak/>
        <w:t xml:space="preserve">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56975BDB"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5D6CD3A7"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 xml:space="preserve">berjumlah 867 data, dengan rincian 364 data masuk ke </w:t>
      </w:r>
      <w:r w:rsidR="00B41B1E">
        <w:rPr>
          <w:rFonts w:ascii="Times New Roman" w:hAnsi="Times New Roman" w:cs="Times New Roman"/>
          <w:sz w:val="24"/>
          <w:szCs w:val="24"/>
        </w:rPr>
        <w:lastRenderedPageBreak/>
        <w:t>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632E285"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2C6B6BB4"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 xml:space="preserve">Principal </w:t>
      </w:r>
      <w:r w:rsidR="00BA4A48" w:rsidRPr="00BA4A48">
        <w:rPr>
          <w:rFonts w:ascii="Times New Roman" w:hAnsi="Times New Roman" w:cs="Times New Roman"/>
          <w:i/>
          <w:iCs/>
          <w:sz w:val="24"/>
          <w:szCs w:val="24"/>
        </w:rPr>
        <w:lastRenderedPageBreak/>
        <w:t>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88EE5D9"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w:t>
      </w:r>
      <w:r w:rsidR="004F2511">
        <w:rPr>
          <w:rFonts w:ascii="Times New Roman" w:hAnsi="Times New Roman" w:cs="Times New Roman"/>
          <w:sz w:val="24"/>
          <w:szCs w:val="24"/>
        </w:rPr>
        <w:lastRenderedPageBreak/>
        <w:t xml:space="preserve">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79AF1F48"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w:t>
      </w:r>
      <w:r w:rsidR="000E4704">
        <w:rPr>
          <w:rFonts w:ascii="Times New Roman" w:hAnsi="Times New Roman" w:cs="Times New Roman"/>
          <w:sz w:val="24"/>
          <w:szCs w:val="24"/>
        </w:rPr>
        <w:lastRenderedPageBreak/>
        <w:t xml:space="preserve">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027015ED"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w:t>
      </w:r>
      <w:r w:rsidR="00FD07A5">
        <w:rPr>
          <w:rFonts w:ascii="Times New Roman" w:hAnsi="Times New Roman" w:cs="Times New Roman"/>
          <w:sz w:val="24"/>
          <w:szCs w:val="24"/>
        </w:rPr>
        <w:lastRenderedPageBreak/>
        <w:t>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3266875E"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41E244E2"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 xml:space="preserve">kelas target yaitu terkena penyakit jantung (TPJ) dan tidak terkena penyakit jantung (TTPJ). Tahapan yang dilakukan di dalam </w:t>
      </w:r>
      <w:r w:rsidR="00A944AD">
        <w:rPr>
          <w:rFonts w:ascii="Times New Roman" w:hAnsi="Times New Roman" w:cs="Times New Roman"/>
          <w:sz w:val="24"/>
          <w:szCs w:val="24"/>
        </w:rPr>
        <w:lastRenderedPageBreak/>
        <w:t>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0C0A6CAE"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w:t>
      </w:r>
      <w:r w:rsidR="002F1FA4">
        <w:rPr>
          <w:rFonts w:ascii="Times New Roman" w:hAnsi="Times New Roman" w:cs="Times New Roman"/>
          <w:sz w:val="24"/>
          <w:szCs w:val="24"/>
        </w:rPr>
        <w:lastRenderedPageBreak/>
        <w:t xml:space="preserve">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0AA9DE8B"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462C24AE"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w:t>
      </w:r>
      <w:r w:rsidR="00B65A58">
        <w:rPr>
          <w:rFonts w:ascii="Times New Roman" w:hAnsi="Times New Roman" w:cs="Times New Roman"/>
          <w:sz w:val="24"/>
          <w:szCs w:val="24"/>
        </w:rPr>
        <w:lastRenderedPageBreak/>
        <w:t>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77777777"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387DF2ED" w14:textId="247EABFC"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3" w:name="_Toc71190872"/>
      <w:r w:rsidRPr="006F6552">
        <w:rPr>
          <w:rFonts w:ascii="Times New Roman" w:hAnsi="Times New Roman" w:cs="Times New Roman"/>
          <w:b/>
          <w:bCs/>
          <w:i w:val="0"/>
          <w:iCs w:val="0"/>
          <w:color w:val="auto"/>
          <w:sz w:val="22"/>
          <w:szCs w:val="22"/>
        </w:rPr>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3"/>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 xml:space="preserve">Random </w:t>
            </w:r>
            <w:r w:rsidRPr="0051354B">
              <w:rPr>
                <w:rFonts w:ascii="Times New Roman" w:hAnsi="Times New Roman" w:cs="Times New Roman"/>
                <w:i/>
                <w:iCs/>
                <w:sz w:val="20"/>
                <w:szCs w:val="20"/>
              </w:rPr>
              <w:lastRenderedPageBreak/>
              <w:t>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w:t>
            </w:r>
            <w:r>
              <w:rPr>
                <w:rFonts w:ascii="Times New Roman" w:hAnsi="Times New Roman" w:cs="Times New Roman"/>
                <w:sz w:val="20"/>
                <w:szCs w:val="20"/>
              </w:rPr>
              <w:lastRenderedPageBreak/>
              <w:t>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 xml:space="preserve">The Methods of Duo Output Neural Network </w:t>
            </w:r>
            <w:r w:rsidRPr="00904CC1">
              <w:rPr>
                <w:rFonts w:ascii="Times New Roman" w:hAnsi="Times New Roman" w:cs="Times New Roman"/>
                <w:i/>
                <w:iCs/>
                <w:sz w:val="20"/>
                <w:szCs w:val="20"/>
              </w:rPr>
              <w:lastRenderedPageBreak/>
              <w:t>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 xml:space="preserve">Neural Network </w:t>
            </w:r>
            <w:r w:rsidRPr="005C299E">
              <w:rPr>
                <w:rFonts w:ascii="Times New Roman" w:hAnsi="Times New Roman" w:cs="Times New Roman"/>
                <w:i/>
                <w:iCs/>
                <w:sz w:val="20"/>
                <w:szCs w:val="20"/>
              </w:rPr>
              <w:lastRenderedPageBreak/>
              <w:t>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Mendapatkan nilai akurasi sebesar </w:t>
            </w:r>
            <w:r>
              <w:rPr>
                <w:rFonts w:ascii="Times New Roman" w:hAnsi="Times New Roman" w:cs="Times New Roman"/>
                <w:sz w:val="20"/>
                <w:szCs w:val="20"/>
              </w:rPr>
              <w:lastRenderedPageBreak/>
              <w:t xml:space="preserve">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B73D9E">
      <w:pPr>
        <w:pStyle w:val="SubJudulBab2"/>
      </w:pPr>
      <w:bookmarkStart w:id="24" w:name="_Toc69296831"/>
      <w:bookmarkStart w:id="25" w:name="_Toc71190760"/>
      <w:r w:rsidRPr="001F36E2">
        <w:t>Tinjauan Pustaka</w:t>
      </w:r>
      <w:bookmarkEnd w:id="24"/>
      <w:bookmarkEnd w:id="25"/>
    </w:p>
    <w:p w14:paraId="5E52368B" w14:textId="17C1A82F" w:rsidR="004B6A4F" w:rsidRPr="00F50139" w:rsidRDefault="00893FA9" w:rsidP="00955F4D">
      <w:pPr>
        <w:pStyle w:val="SubBabBab2"/>
        <w:ind w:left="720"/>
      </w:pPr>
      <w:bookmarkStart w:id="26" w:name="_Toc71190761"/>
      <w:r>
        <w:t>Jantung</w:t>
      </w:r>
      <w:bookmarkEnd w:id="26"/>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27" w:name="_Toc71190762"/>
      <w:r w:rsidRPr="0003603B">
        <w:t>Deteksi Penyakit Jantung</w:t>
      </w:r>
      <w:bookmarkEnd w:id="27"/>
    </w:p>
    <w:p w14:paraId="6EE0635E" w14:textId="47E5EF58" w:rsidR="009E3FB8"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773D15C1" w14:textId="3FAD1345"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28" w:name="_Toc71190873"/>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28"/>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EC3052">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lastRenderedPageBreak/>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E12721">
      <w:pPr>
        <w:pStyle w:val="ListParagraph"/>
        <w:spacing w:after="0" w:line="276"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29" w:name="_Toc71190763"/>
      <w:r>
        <w:t>Machine Learning</w:t>
      </w:r>
      <w:bookmarkEnd w:id="29"/>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 xml:space="preserve">supervised </w:t>
      </w:r>
      <w:r w:rsidR="007538A0" w:rsidRPr="00A60019">
        <w:rPr>
          <w:rFonts w:ascii="Times New Roman" w:hAnsi="Times New Roman" w:cs="Times New Roman"/>
          <w:i/>
          <w:iCs/>
          <w:sz w:val="24"/>
          <w:szCs w:val="24"/>
        </w:rPr>
        <w:lastRenderedPageBreak/>
        <w:t>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0" w:name="_Toc71190764"/>
      <w:r>
        <w:t>Klasifikasi</w:t>
      </w:r>
      <w:bookmarkEnd w:id="30"/>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r w:rsidR="002859D7">
        <w:rPr>
          <w:rFonts w:ascii="Times New Roman" w:hAnsi="Times New Roman" w:cs="Times New Roman"/>
          <w:sz w:val="24"/>
          <w:szCs w:val="24"/>
        </w:rPr>
        <w:lastRenderedPageBreak/>
        <w:t>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w:t>
      </w:r>
      <w:r w:rsidR="008A7A35">
        <w:rPr>
          <w:rFonts w:ascii="Times New Roman" w:hAnsi="Times New Roman" w:cs="Times New Roman"/>
          <w:sz w:val="24"/>
          <w:szCs w:val="24"/>
        </w:rPr>
        <w:lastRenderedPageBreak/>
        <w:t>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1" w:name="_Toc71190765"/>
      <w:r w:rsidRPr="00925015">
        <w:t>Algoritma XgBoost</w:t>
      </w:r>
      <w:bookmarkEnd w:id="31"/>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3A688C">
      <w:pPr>
        <w:pStyle w:val="ListParagraph"/>
        <w:spacing w:after="0" w:line="276" w:lineRule="auto"/>
        <w:ind w:left="0" w:firstLine="540"/>
        <w:jc w:val="both"/>
        <w:rPr>
          <w:rFonts w:ascii="Times New Roman" w:hAnsi="Times New Roman" w:cs="Times New Roman"/>
          <w:sz w:val="24"/>
          <w:szCs w:val="24"/>
        </w:rPr>
      </w:pPr>
    </w:p>
    <w:p w14:paraId="42466524" w14:textId="6FC5D813" w:rsidR="00EE6569" w:rsidRPr="000373ED" w:rsidRDefault="00EE6569" w:rsidP="000373ED">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07EF543F" w14:textId="77777777" w:rsidR="000373ED" w:rsidRDefault="00A37F8D" w:rsidP="000373ED">
      <w:pPr>
        <w:spacing w:after="0" w:line="276" w:lineRule="auto"/>
        <w:ind w:firstLine="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0373ED">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734F7A">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C76FF9">
      <w:pPr>
        <w:spacing w:after="0" w:line="276" w:lineRule="auto"/>
        <w:rPr>
          <w:rFonts w:ascii="Times New Roman" w:eastAsiaTheme="minorEastAsia" w:hAnsi="Times New Roman" w:cs="Times New Roman"/>
          <w:sz w:val="24"/>
          <w:szCs w:val="24"/>
        </w:rPr>
      </w:pPr>
    </w:p>
    <w:p w14:paraId="25F7B078" w14:textId="0E1E90C0" w:rsidR="005F26DB" w:rsidRPr="00C76FF9" w:rsidRDefault="005F26DB" w:rsidP="00C76FF9">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left similarity+right similarity-root similarity</m:t>
          </m:r>
        </m:oMath>
      </m:oMathPara>
    </w:p>
    <w:p w14:paraId="4A99D348" w14:textId="0E232ACE" w:rsidR="009F78FB" w:rsidRDefault="005F26DB" w:rsidP="00C76FF9">
      <w:pPr>
        <w:spacing w:after="0" w:line="276" w:lineRule="auto"/>
        <w:ind w:left="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C76FF9">
      <w:pPr>
        <w:spacing w:after="0" w:line="276" w:lineRule="auto"/>
        <w:ind w:left="540"/>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C76FF9">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493BDA">
      <w:pPr>
        <w:spacing w:after="0" w:line="276" w:lineRule="auto"/>
        <w:ind w:firstLine="540"/>
        <w:jc w:val="both"/>
        <w:rPr>
          <w:rFonts w:ascii="Times New Roman" w:eastAsiaTheme="minorEastAsia" w:hAnsi="Times New Roman" w:cs="Times New Roman"/>
          <w:sz w:val="24"/>
          <w:szCs w:val="24"/>
        </w:rPr>
      </w:pPr>
    </w:p>
    <w:p w14:paraId="11E579F7" w14:textId="47F098D6" w:rsidR="000B22AE" w:rsidRPr="00B72B3B" w:rsidRDefault="000B22AE" w:rsidP="005F6CDE">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m:oMathPara>
    </w:p>
    <w:p w14:paraId="7F6D78A0" w14:textId="674479BF" w:rsidR="00B50230" w:rsidRDefault="00B50230" w:rsidP="005F6CDE">
      <w:pPr>
        <w:spacing w:after="0" w:line="276" w:lineRule="auto"/>
        <w:ind w:left="180" w:firstLine="360"/>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76DFD14F" w:rsidR="007E191B" w:rsidRDefault="007E191B" w:rsidP="008349CD">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r w:rsidR="00F95EDB">
        <w:rPr>
          <w:rFonts w:ascii="Times New Roman" w:eastAsiaTheme="minorEastAsia" w:hAnsi="Times New Roman" w:cs="Times New Roman"/>
          <w:sz w:val="24"/>
          <w:szCs w:val="24"/>
        </w:rPr>
        <w:t>.</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CD34E4">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25658947" w:rsidR="00083949" w:rsidRPr="00CD34E4" w:rsidRDefault="00B76E22" w:rsidP="00CD34E4">
      <w:pPr>
        <w:spacing w:after="0" w:line="276" w:lineRule="auto"/>
        <w:ind w:left="5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207EC57F" w14:textId="77777777" w:rsidR="00396F0C" w:rsidRDefault="00206DCC" w:rsidP="00396F0C">
      <w:pPr>
        <w:spacing w:after="0" w:line="276" w:lineRule="auto"/>
        <w:ind w:left="540"/>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396F0C">
      <w:pPr>
        <w:spacing w:after="0" w:line="276" w:lineRule="auto"/>
        <w:ind w:left="5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4AE27336" w:rsidR="00FA5150" w:rsidRDefault="00FA5150" w:rsidP="00396F0C">
      <w:pPr>
        <w:spacing w:after="0" w:line="276" w:lineRule="auto"/>
        <w:ind w:left="540"/>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013E79">
        <w:rPr>
          <w:rFonts w:ascii="Times New Roman" w:eastAsiaTheme="minorEastAsia" w:hAnsi="Times New Roman" w:cs="Times New Roman"/>
          <w:sz w:val="24"/>
          <w:szCs w:val="24"/>
        </w:rPr>
        <w:t>.</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initial probability</m:t>
          </m:r>
        </m:oMath>
      </m:oMathPara>
    </w:p>
    <w:p w14:paraId="1EAFF8A8" w14:textId="41A2AA8E" w:rsidR="00D66DF6" w:rsidRPr="00D66DF6" w:rsidRDefault="00F311AF" w:rsidP="001A04E5">
      <w:pPr>
        <w:spacing w:after="0" w:line="276" w:lineRule="auto"/>
        <w:ind w:left="5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B76E22" w:rsidP="001A04E5">
      <w:pPr>
        <w:spacing w:after="0" w:line="276" w:lineRule="auto"/>
        <w:ind w:left="5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B76E22" w:rsidP="001A04E5">
      <w:pPr>
        <w:spacing w:after="0" w:line="276" w:lineRule="auto"/>
        <w:ind w:left="5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1A04E5">
      <w:pPr>
        <w:spacing w:after="0" w:line="276" w:lineRule="auto"/>
        <w:ind w:left="5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A04E5">
      <w:pPr>
        <w:spacing w:after="0" w:line="276" w:lineRule="auto"/>
        <w:ind w:left="540"/>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A04E5">
      <w:pPr>
        <w:spacing w:after="0" w:line="276" w:lineRule="auto"/>
        <w:ind w:left="540"/>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1A04E5">
      <w:pPr>
        <w:spacing w:after="0" w:line="276" w:lineRule="auto"/>
        <w:ind w:left="540"/>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2" w:name="_Toc71190766"/>
      <w:r w:rsidRPr="00BB2FF6">
        <w:t>Parameter Algoritma XgBoost</w:t>
      </w:r>
      <w:bookmarkEnd w:id="32"/>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E02AD6">
      <w:pPr>
        <w:pStyle w:val="ListParagraph"/>
        <w:spacing w:after="0" w:line="276" w:lineRule="auto"/>
        <w:ind w:left="900"/>
        <w:jc w:val="both"/>
        <w:rPr>
          <w:rFonts w:ascii="Times New Roman" w:hAnsi="Times New Roman" w:cs="Times New Roman"/>
          <w:sz w:val="24"/>
          <w:szCs w:val="24"/>
        </w:rPr>
      </w:pPr>
    </w:p>
    <w:p w14:paraId="222DA010" w14:textId="7E3DA2F4"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3" w:name="_Toc71190874"/>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3"/>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Default="00A13F13" w:rsidP="00A13F13">
      <w:pPr>
        <w:pStyle w:val="SubBabBab2"/>
        <w:numPr>
          <w:ilvl w:val="0"/>
          <w:numId w:val="0"/>
        </w:numPr>
        <w:ind w:left="900"/>
      </w:pPr>
    </w:p>
    <w:p w14:paraId="1DFC711A" w14:textId="30EE6CC0" w:rsidR="00A31700" w:rsidRDefault="00A31700" w:rsidP="00790D16">
      <w:pPr>
        <w:pStyle w:val="SubBabBab2"/>
        <w:ind w:left="720"/>
      </w:pPr>
      <w:bookmarkStart w:id="34" w:name="_Toc71190767"/>
      <w:r>
        <w:t>Randomized Search Optimizer</w:t>
      </w:r>
      <w:bookmarkEnd w:id="34"/>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w:t>
      </w:r>
      <w:r w:rsidR="008C7E14">
        <w:rPr>
          <w:rFonts w:ascii="Times New Roman" w:hAnsi="Times New Roman" w:cs="Times New Roman"/>
          <w:sz w:val="24"/>
          <w:szCs w:val="24"/>
        </w:rPr>
        <w:lastRenderedPageBreak/>
        <w:t>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Default="00FF488A" w:rsidP="0004342C">
      <w:pPr>
        <w:pStyle w:val="ListParagraph"/>
        <w:spacing w:after="0" w:line="276" w:lineRule="auto"/>
        <w:ind w:left="900" w:firstLine="540"/>
        <w:jc w:val="both"/>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31F78EB" w:rsidR="001A0CBA" w:rsidRPr="00AB1A6A" w:rsidRDefault="00AB1A6A" w:rsidP="00B26536">
      <w:pPr>
        <w:pStyle w:val="Caption"/>
        <w:jc w:val="center"/>
        <w:rPr>
          <w:rFonts w:ascii="Times New Roman" w:hAnsi="Times New Roman" w:cs="Times New Roman"/>
          <w:i w:val="0"/>
          <w:iCs w:val="0"/>
          <w:color w:val="auto"/>
          <w:sz w:val="22"/>
          <w:szCs w:val="22"/>
        </w:rPr>
      </w:pPr>
      <w:bookmarkStart w:id="35" w:name="_Toc71190822"/>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35"/>
    </w:p>
    <w:p w14:paraId="1530DD26" w14:textId="7342D7C2" w:rsidR="003413DC" w:rsidRDefault="00BB2C4C" w:rsidP="00AE0EFB">
      <w:pPr>
        <w:pStyle w:val="SubBabBab2"/>
        <w:ind w:left="720"/>
      </w:pPr>
      <w:bookmarkStart w:id="36" w:name="_Toc71190768"/>
      <w:r w:rsidRPr="00402DEE">
        <w:t>Cross Validation</w:t>
      </w:r>
      <w:bookmarkEnd w:id="36"/>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Default="004113BB" w:rsidP="00F500B3">
      <w:pPr>
        <w:pStyle w:val="ListParagraph"/>
        <w:spacing w:after="0" w:line="276" w:lineRule="auto"/>
        <w:ind w:left="900" w:firstLine="540"/>
        <w:jc w:val="both"/>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053B4F9B" w14:textId="0FD87323" w:rsidR="001B329D" w:rsidRDefault="005D5587" w:rsidP="0025724E">
      <w:pPr>
        <w:pStyle w:val="Caption"/>
        <w:jc w:val="center"/>
        <w:rPr>
          <w:rFonts w:ascii="Times New Roman" w:hAnsi="Times New Roman" w:cs="Times New Roman"/>
          <w:i w:val="0"/>
          <w:iCs w:val="0"/>
          <w:color w:val="auto"/>
          <w:sz w:val="22"/>
          <w:szCs w:val="22"/>
        </w:rPr>
      </w:pPr>
      <w:bookmarkStart w:id="37" w:name="_Toc71190823"/>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37"/>
    </w:p>
    <w:p w14:paraId="4BF229F2" w14:textId="77777777" w:rsidR="0008313B" w:rsidRPr="0008313B" w:rsidRDefault="0008313B" w:rsidP="0008313B">
      <w:pPr>
        <w:rPr>
          <w:rFonts w:ascii="Times New Roman" w:hAnsi="Times New Roman" w:cs="Times New Roman"/>
          <w:sz w:val="24"/>
          <w:szCs w:val="24"/>
        </w:rPr>
      </w:pPr>
    </w:p>
    <w:p w14:paraId="38D27A7D" w14:textId="6ED317A9" w:rsidR="00215758" w:rsidRDefault="00215758" w:rsidP="0028448F">
      <w:pPr>
        <w:pStyle w:val="SubBabBab2"/>
        <w:ind w:left="720"/>
      </w:pPr>
      <w:bookmarkStart w:id="38" w:name="_Toc71190769"/>
      <w:r>
        <w:lastRenderedPageBreak/>
        <w:t xml:space="preserve">Confusion </w:t>
      </w:r>
      <w:r w:rsidR="00CD7B06">
        <w:t>M</w:t>
      </w:r>
      <w:r>
        <w:t>atrix</w:t>
      </w:r>
      <w:bookmarkEnd w:id="38"/>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CC057B" w:rsidRDefault="00CC057B" w:rsidP="00CD2731">
      <w:pPr>
        <w:pStyle w:val="ListParagraph"/>
        <w:spacing w:after="0" w:line="276" w:lineRule="auto"/>
        <w:ind w:left="900" w:firstLine="540"/>
        <w:jc w:val="both"/>
        <w:rPr>
          <w:rFonts w:ascii="Times New Roman" w:hAnsi="Times New Roman" w:cs="Times New Roman"/>
          <w:sz w:val="24"/>
          <w:szCs w:val="24"/>
        </w:rPr>
      </w:pPr>
    </w:p>
    <w:p w14:paraId="3CFA8B3C" w14:textId="0F7465D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39" w:name="_Toc71190875"/>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39"/>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3D0613" w:rsidRDefault="003D0613" w:rsidP="003D0613">
      <w:pPr>
        <w:pStyle w:val="ListParagraph"/>
        <w:spacing w:after="0" w:line="276" w:lineRule="auto"/>
        <w:ind w:left="1260"/>
        <w:rPr>
          <w:rFonts w:ascii="Times New Roman" w:hAnsi="Times New Roman" w:cs="Times New Roman"/>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0" w:name="_Toc69296832"/>
      <w:bookmarkStart w:id="41" w:name="_Toc71190770"/>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0"/>
      <w:bookmarkEnd w:id="41"/>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2" w:name="_Toc71190771"/>
      <w:r>
        <w:t>Met</w:t>
      </w:r>
      <w:r w:rsidR="00393915">
        <w:t>ode</w:t>
      </w:r>
      <w:r w:rsidR="00C83601">
        <w:t xml:space="preserve"> Penelitian</w:t>
      </w:r>
      <w:bookmarkEnd w:id="42"/>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21521799" w:rsidR="00BA3E84" w:rsidRDefault="00BA3E84" w:rsidP="00BA3E8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ini diawali dengan studi literatur yang dilakukan dengan melakukan pencarian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BFCDDD8" w14:textId="77777777" w:rsidR="00A542E8" w:rsidRDefault="00117970" w:rsidP="00A542E8">
      <w:pPr>
        <w:pStyle w:val="ListParagraph"/>
        <w:keepNext/>
        <w:spacing w:after="0" w:line="276" w:lineRule="auto"/>
        <w:ind w:left="0" w:hanging="7"/>
        <w:jc w:val="center"/>
      </w:pPr>
      <w:r>
        <w:rPr>
          <w:noProof/>
        </w:rPr>
        <w:drawing>
          <wp:inline distT="0" distB="0" distL="0" distR="0" wp14:anchorId="11FBF220" wp14:editId="07B28A8D">
            <wp:extent cx="3692409" cy="1733797"/>
            <wp:effectExtent l="19050" t="19050" r="22860" b="190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17474" cy="1745567"/>
                    </a:xfrm>
                    <a:prstGeom prst="rect">
                      <a:avLst/>
                    </a:prstGeom>
                    <a:ln w="6350">
                      <a:solidFill>
                        <a:schemeClr val="tx1"/>
                      </a:solidFill>
                    </a:ln>
                  </pic:spPr>
                </pic:pic>
              </a:graphicData>
            </a:graphic>
          </wp:inline>
        </w:drawing>
      </w:r>
    </w:p>
    <w:p w14:paraId="4647B958" w14:textId="26394844" w:rsidR="00246873" w:rsidRDefault="00A542E8" w:rsidP="00A542E8">
      <w:pPr>
        <w:pStyle w:val="Caption"/>
        <w:spacing w:after="0"/>
        <w:jc w:val="center"/>
        <w:rPr>
          <w:rFonts w:ascii="Times New Roman" w:hAnsi="Times New Roman" w:cs="Times New Roman"/>
          <w:i w:val="0"/>
          <w:iCs w:val="0"/>
          <w:color w:val="auto"/>
          <w:sz w:val="22"/>
          <w:szCs w:val="22"/>
        </w:rPr>
      </w:pPr>
      <w:bookmarkStart w:id="43" w:name="_Toc71190828"/>
      <w:r w:rsidRPr="00E74763">
        <w:rPr>
          <w:rFonts w:ascii="Times New Roman" w:hAnsi="Times New Roman" w:cs="Times New Roman"/>
          <w:b/>
          <w:bCs/>
          <w:i w:val="0"/>
          <w:iCs w:val="0"/>
          <w:color w:val="auto"/>
          <w:sz w:val="22"/>
          <w:szCs w:val="22"/>
        </w:rPr>
        <w:t xml:space="preserve">Gambar 3. </w:t>
      </w:r>
      <w:r w:rsidRPr="00E74763">
        <w:rPr>
          <w:rFonts w:ascii="Times New Roman" w:hAnsi="Times New Roman" w:cs="Times New Roman"/>
          <w:b/>
          <w:bCs/>
          <w:i w:val="0"/>
          <w:iCs w:val="0"/>
          <w:color w:val="auto"/>
          <w:sz w:val="22"/>
          <w:szCs w:val="22"/>
        </w:rPr>
        <w:fldChar w:fldCharType="begin"/>
      </w:r>
      <w:r w:rsidRPr="00E74763">
        <w:rPr>
          <w:rFonts w:ascii="Times New Roman" w:hAnsi="Times New Roman" w:cs="Times New Roman"/>
          <w:b/>
          <w:bCs/>
          <w:i w:val="0"/>
          <w:iCs w:val="0"/>
          <w:color w:val="auto"/>
          <w:sz w:val="22"/>
          <w:szCs w:val="22"/>
        </w:rPr>
        <w:instrText xml:space="preserve"> SEQ Gambar_3. \* ARABIC </w:instrText>
      </w:r>
      <w:r w:rsidRPr="00E7476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E74763">
        <w:rPr>
          <w:rFonts w:ascii="Times New Roman" w:hAnsi="Times New Roman" w:cs="Times New Roman"/>
          <w:b/>
          <w:bCs/>
          <w:i w:val="0"/>
          <w:iCs w:val="0"/>
          <w:color w:val="auto"/>
          <w:sz w:val="22"/>
          <w:szCs w:val="22"/>
        </w:rPr>
        <w:fldChar w:fldCharType="end"/>
      </w:r>
      <w:r w:rsidRPr="00A542E8">
        <w:rPr>
          <w:rFonts w:ascii="Times New Roman" w:hAnsi="Times New Roman" w:cs="Times New Roman"/>
          <w:i w:val="0"/>
          <w:iCs w:val="0"/>
          <w:color w:val="auto"/>
          <w:sz w:val="22"/>
          <w:szCs w:val="22"/>
        </w:rPr>
        <w:t xml:space="preserve"> Tahapan Penelitian</w:t>
      </w:r>
      <w:bookmarkEnd w:id="43"/>
    </w:p>
    <w:p w14:paraId="7FEA2E0E" w14:textId="77777777" w:rsidR="00776B4E" w:rsidRPr="00776B4E" w:rsidRDefault="00776B4E" w:rsidP="00776B4E"/>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lastRenderedPageBreak/>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4" w:name="_Toc71190772"/>
      <w:r>
        <w:t>Pengumpulan Data</w:t>
      </w:r>
      <w:bookmarkEnd w:id="44"/>
    </w:p>
    <w:p w14:paraId="5048CD43" w14:textId="5BB5709C"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AD4DF5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45" w:name="_Toc69323721"/>
      <w:bookmarkStart w:id="46" w:name="_Toc71190876"/>
      <w:r w:rsidRPr="00B01780">
        <w:rPr>
          <w:rFonts w:ascii="Times New Roman" w:hAnsi="Times New Roman" w:cs="Times New Roman"/>
          <w:b/>
          <w:bCs/>
          <w:i w:val="0"/>
          <w:iCs w:val="0"/>
          <w:color w:val="auto"/>
          <w:sz w:val="22"/>
          <w:szCs w:val="22"/>
        </w:rPr>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45"/>
      <w:bookmarkEnd w:id="46"/>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B0088F">
      <w:pPr>
        <w:pStyle w:val="SubJudulBab3"/>
      </w:pPr>
      <w:bookmarkStart w:id="47" w:name="_Toc71190773"/>
      <w:r>
        <w:t>Pengolahan Data Awal</w:t>
      </w:r>
      <w:bookmarkEnd w:id="47"/>
    </w:p>
    <w:p w14:paraId="64AD7240" w14:textId="131A54CF" w:rsidR="00043A99" w:rsidRDefault="008D2DB9" w:rsidP="00043A99">
      <w:pPr>
        <w:pStyle w:val="ListParagraph"/>
        <w:spacing w:after="0" w:line="276" w:lineRule="auto"/>
        <w:ind w:left="0" w:firstLine="353"/>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152B7DC9" w14:textId="77777777" w:rsidR="00593629" w:rsidRDefault="00043A99" w:rsidP="00593629">
      <w:pPr>
        <w:keepNext/>
        <w:spacing w:after="0" w:line="276" w:lineRule="auto"/>
        <w:jc w:val="center"/>
      </w:pPr>
      <w:r>
        <w:rPr>
          <w:rFonts w:ascii="Times New Roman" w:hAnsi="Times New Roman" w:cs="Times New Roman"/>
          <w:noProof/>
          <w:sz w:val="24"/>
          <w:szCs w:val="24"/>
        </w:rPr>
        <w:drawing>
          <wp:inline distT="0" distB="0" distL="0" distR="0" wp14:anchorId="542FF3E6" wp14:editId="0EA033AC">
            <wp:extent cx="1138204" cy="3158397"/>
            <wp:effectExtent l="19050" t="19050" r="24130" b="2349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171906" cy="3251918"/>
                    </a:xfrm>
                    <a:prstGeom prst="rect">
                      <a:avLst/>
                    </a:prstGeom>
                    <a:ln w="6350">
                      <a:solidFill>
                        <a:schemeClr val="tx1"/>
                      </a:solidFill>
                    </a:ln>
                  </pic:spPr>
                </pic:pic>
              </a:graphicData>
            </a:graphic>
          </wp:inline>
        </w:drawing>
      </w:r>
    </w:p>
    <w:p w14:paraId="1B3D0035" w14:textId="5EB13A67" w:rsidR="00043A99" w:rsidRPr="00593629" w:rsidRDefault="00593629" w:rsidP="00593629">
      <w:pPr>
        <w:pStyle w:val="Caption"/>
        <w:spacing w:after="0"/>
        <w:jc w:val="center"/>
        <w:rPr>
          <w:rFonts w:ascii="Times New Roman" w:hAnsi="Times New Roman" w:cs="Times New Roman"/>
          <w:i w:val="0"/>
          <w:iCs w:val="0"/>
          <w:color w:val="auto"/>
          <w:sz w:val="22"/>
          <w:szCs w:val="22"/>
        </w:rPr>
      </w:pPr>
      <w:bookmarkStart w:id="48" w:name="_Toc71190829"/>
      <w:r w:rsidRPr="00593629">
        <w:rPr>
          <w:rFonts w:ascii="Times New Roman" w:hAnsi="Times New Roman" w:cs="Times New Roman"/>
          <w:b/>
          <w:bCs/>
          <w:i w:val="0"/>
          <w:iCs w:val="0"/>
          <w:color w:val="auto"/>
          <w:sz w:val="22"/>
          <w:szCs w:val="22"/>
        </w:rPr>
        <w:t xml:space="preserve">Gambar 3. </w:t>
      </w:r>
      <w:r w:rsidRPr="00593629">
        <w:rPr>
          <w:rFonts w:ascii="Times New Roman" w:hAnsi="Times New Roman" w:cs="Times New Roman"/>
          <w:b/>
          <w:bCs/>
          <w:i w:val="0"/>
          <w:iCs w:val="0"/>
          <w:color w:val="auto"/>
          <w:sz w:val="22"/>
          <w:szCs w:val="22"/>
        </w:rPr>
        <w:fldChar w:fldCharType="begin"/>
      </w:r>
      <w:r w:rsidRPr="00593629">
        <w:rPr>
          <w:rFonts w:ascii="Times New Roman" w:hAnsi="Times New Roman" w:cs="Times New Roman"/>
          <w:b/>
          <w:bCs/>
          <w:i w:val="0"/>
          <w:iCs w:val="0"/>
          <w:color w:val="auto"/>
          <w:sz w:val="22"/>
          <w:szCs w:val="22"/>
        </w:rPr>
        <w:instrText xml:space="preserve"> SEQ Gambar_3. \* ARABIC </w:instrText>
      </w:r>
      <w:r w:rsidRPr="0059362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593629">
        <w:rPr>
          <w:rFonts w:ascii="Times New Roman" w:hAnsi="Times New Roman" w:cs="Times New Roman"/>
          <w:b/>
          <w:bCs/>
          <w:i w:val="0"/>
          <w:iCs w:val="0"/>
          <w:color w:val="auto"/>
          <w:sz w:val="22"/>
          <w:szCs w:val="22"/>
        </w:rPr>
        <w:fldChar w:fldCharType="end"/>
      </w:r>
      <w:r w:rsidRPr="00593629">
        <w:rPr>
          <w:rFonts w:ascii="Times New Roman" w:hAnsi="Times New Roman" w:cs="Times New Roman"/>
          <w:i w:val="0"/>
          <w:iCs w:val="0"/>
          <w:color w:val="auto"/>
          <w:sz w:val="22"/>
          <w:szCs w:val="22"/>
        </w:rPr>
        <w:t xml:space="preserve"> Flowchart Preprocessing</w:t>
      </w:r>
      <w:bookmarkEnd w:id="4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Default="008C27E5"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lam preprocessing, tahapan yang akan dilakukan adalah sebagai berikut.</w:t>
      </w:r>
    </w:p>
    <w:p w14:paraId="12F1E818" w14:textId="7DAF5B04"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Pr="001B6F6D">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7439C68B"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rmalisasi pada data numerik.</w:t>
      </w:r>
    </w:p>
    <w:p w14:paraId="6782A7F2" w14:textId="427E70AC"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D008CB2" w14:textId="77777777" w:rsidR="008C27E5" w:rsidRDefault="008C27E5" w:rsidP="004625B5">
      <w:pPr>
        <w:pStyle w:val="ListParagraph"/>
        <w:spacing w:after="0" w:line="276" w:lineRule="auto"/>
        <w:ind w:left="0" w:firstLine="353"/>
        <w:jc w:val="both"/>
        <w:rPr>
          <w:rFonts w:ascii="Times New Roman" w:hAnsi="Times New Roman" w:cs="Times New Roman"/>
          <w:sz w:val="24"/>
          <w:szCs w:val="24"/>
        </w:rPr>
      </w:pPr>
    </w:p>
    <w:p w14:paraId="762AE25A" w14:textId="5917B3F5" w:rsidR="004625B5" w:rsidRDefault="007D1810"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CF68FC">
        <w:rPr>
          <w:rFonts w:ascii="Times New Roman" w:hAnsi="Times New Roman" w:cs="Times New Roman"/>
          <w:sz w:val="24"/>
          <w:szCs w:val="24"/>
        </w:rPr>
        <w:t xml:space="preserve">Proses membersihkan </w:t>
      </w:r>
      <w:r w:rsidR="00CF68FC" w:rsidRPr="00C43019">
        <w:rPr>
          <w:rFonts w:ascii="Times New Roman" w:hAnsi="Times New Roman" w:cs="Times New Roman"/>
          <w:i/>
          <w:iCs/>
          <w:sz w:val="24"/>
          <w:szCs w:val="24"/>
        </w:rPr>
        <w:t>outlier</w:t>
      </w:r>
      <w:r w:rsidR="00CF68FC">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sidR="00CF68FC">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 Rumus untuk</w:t>
      </w:r>
      <w:r w:rsidR="002919C1">
        <w:rPr>
          <w:rFonts w:ascii="Times New Roman" w:eastAsiaTheme="minorEastAsia" w:hAnsi="Times New Roman" w:cs="Times New Roman"/>
          <w:sz w:val="24"/>
          <w:szCs w:val="24"/>
        </w:rPr>
        <w:t xml:space="preserve"> perhitungan menghapus </w:t>
      </w:r>
      <w:r w:rsidR="002919C1" w:rsidRPr="002919C1">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4625B5">
      <w:pPr>
        <w:pStyle w:val="ListParagraph"/>
        <w:spacing w:after="0" w:line="276" w:lineRule="auto"/>
        <w:ind w:left="0" w:firstLine="353"/>
        <w:jc w:val="both"/>
        <w:rPr>
          <w:rFonts w:ascii="Times New Roman" w:eastAsiaTheme="minorEastAsia" w:hAnsi="Times New Roman" w:cs="Times New Roman"/>
          <w:sz w:val="24"/>
          <w:szCs w:val="24"/>
        </w:rPr>
      </w:pPr>
    </w:p>
    <w:p w14:paraId="0ADCD7F3" w14:textId="1ABECFC1"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m:oMathPara>
    </w:p>
    <w:p w14:paraId="06756DCB" w14:textId="7679FCC8" w:rsidR="004625B5" w:rsidRPr="004625B5" w:rsidRDefault="004625B5" w:rsidP="004625B5">
      <w:pPr>
        <w:spacing w:after="0" w:line="276" w:lineRule="auto"/>
        <w:ind w:left="3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m:oMathPara>
    </w:p>
    <w:p w14:paraId="797FD21A" w14:textId="041B0F60" w:rsidR="00316AF9" w:rsidRPr="00B07624" w:rsidRDefault="004625B5" w:rsidP="00CB4F64">
      <w:pPr>
        <w:pStyle w:val="ListParagraph"/>
        <w:spacing w:after="0" w:line="240" w:lineRule="auto"/>
        <w:ind w:left="36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IQR</m:t>
          </m:r>
          <m:r>
            <w:rPr>
              <w:rFonts w:ascii="Cambria Math" w:eastAsiaTheme="minorEastAsia" w:hAnsi="Cambria Math" w:cs="Times New Roman"/>
              <w:sz w:val="24"/>
              <w:szCs w:val="24"/>
            </w:rPr>
            <m:t>=Q3-Q1</m:t>
          </m:r>
        </m:oMath>
      </m:oMathPara>
    </w:p>
    <w:p w14:paraId="1D298229" w14:textId="14667280" w:rsidR="00B07624" w:rsidRPr="00FF0B05" w:rsidRDefault="00FF0B05" w:rsidP="00CB4F64">
      <w:pPr>
        <w:pStyle w:val="ListParagraph"/>
        <w:spacing w:after="0" w:line="240" w:lineRule="auto"/>
        <w:ind w:left="3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batas outlier bawah=Q1-(1.5×IQR)</m:t>
          </m:r>
        </m:oMath>
      </m:oMathPara>
    </w:p>
    <w:p w14:paraId="3943557E" w14:textId="2910FB2B" w:rsidR="00FF0B05" w:rsidRPr="00FF0B05" w:rsidRDefault="00FF0B05" w:rsidP="00CB4F64">
      <w:pPr>
        <w:pStyle w:val="ListParagraph"/>
        <w:spacing w:after="0" w:line="240" w:lineRule="auto"/>
        <w:ind w:left="360"/>
        <w:rPr>
          <w:rFonts w:ascii="Times New Roman" w:hAnsi="Times New Roman" w:cs="Times New Roman"/>
          <w:sz w:val="24"/>
          <w:szCs w:val="24"/>
        </w:rPr>
      </w:pPr>
      <m:oMathPara>
        <m:oMathParaPr>
          <m:jc m:val="left"/>
        </m:oMathParaPr>
        <m:oMath>
          <m:r>
            <w:rPr>
              <w:rFonts w:ascii="Cambria Math" w:hAnsi="Cambria Math" w:cs="Times New Roman"/>
              <w:sz w:val="24"/>
              <w:szCs w:val="24"/>
            </w:rPr>
            <m:t>batas outlier atas=Q3+(1.5×IQR)</m:t>
          </m:r>
        </m:oMath>
      </m:oMathPara>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21C80838" w14:textId="714751D8" w:rsidR="005F6781" w:rsidRDefault="00BD1A1C"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 xml:space="preserve">tidak </w:t>
      </w:r>
      <w:r w:rsidR="00EB4926">
        <w:rPr>
          <w:rFonts w:ascii="Times New Roman" w:hAnsi="Times New Roman" w:cs="Times New Roman"/>
          <w:sz w:val="24"/>
          <w:szCs w:val="24"/>
        </w:rPr>
        <w:t xml:space="preserve">seimbang </w:t>
      </w:r>
      <w:r w:rsidR="005B68D4">
        <w:rPr>
          <w:rFonts w:ascii="Times New Roman" w:hAnsi="Times New Roman" w:cs="Times New Roman"/>
          <w:sz w:val="24"/>
          <w:szCs w:val="24"/>
        </w:rPr>
        <w:t>maka diperlukan proses normalisasi sehingga</w:t>
      </w:r>
      <w:r w:rsidR="001674AB">
        <w:rPr>
          <w:rFonts w:ascii="Times New Roman" w:hAnsi="Times New Roman" w:cs="Times New Roman"/>
          <w:sz w:val="24"/>
          <w:szCs w:val="24"/>
        </w:rPr>
        <w:t xml:space="preserve"> nilai-nilai tersebut memiliki rentang yang sesuai dengan data lainnya.</w:t>
      </w:r>
      <w:r w:rsidR="00193E6B">
        <w:rPr>
          <w:rFonts w:ascii="Times New Roman" w:hAnsi="Times New Roman" w:cs="Times New Roman"/>
          <w:sz w:val="24"/>
          <w:szCs w:val="24"/>
        </w:rPr>
        <w:t xml:space="preserve"> Normalisasi yang dilakukan </w:t>
      </w:r>
      <w:r w:rsidR="00193E6B">
        <w:rPr>
          <w:rFonts w:ascii="Times New Roman" w:hAnsi="Times New Roman" w:cs="Times New Roman"/>
          <w:sz w:val="24"/>
          <w:szCs w:val="24"/>
        </w:rPr>
        <w:lastRenderedPageBreak/>
        <w:t xml:space="preserve">adalah menggunakan teknik </w:t>
      </w:r>
      <w:r w:rsidR="00193E6B" w:rsidRPr="0048413D">
        <w:rPr>
          <w:rFonts w:ascii="Times New Roman" w:hAnsi="Times New Roman" w:cs="Times New Roman"/>
          <w:i/>
          <w:iCs/>
          <w:sz w:val="24"/>
          <w:szCs w:val="24"/>
        </w:rPr>
        <w:t>MixMax</w:t>
      </w:r>
      <w:r w:rsidR="00193E6B">
        <w:rPr>
          <w:rFonts w:ascii="Times New Roman" w:hAnsi="Times New Roman" w:cs="Times New Roman"/>
          <w:sz w:val="24"/>
          <w:szCs w:val="24"/>
        </w:rPr>
        <w:t>,</w:t>
      </w:r>
      <w:r w:rsidR="0048413D">
        <w:rPr>
          <w:rFonts w:ascii="Times New Roman" w:hAnsi="Times New Roman" w:cs="Times New Roman"/>
          <w:sz w:val="24"/>
          <w:szCs w:val="24"/>
        </w:rPr>
        <w:t xml:space="preserve"> teknik tersebut akan m</w:t>
      </w:r>
      <w:r w:rsidR="00DE1BC0">
        <w:rPr>
          <w:rFonts w:ascii="Times New Roman" w:hAnsi="Times New Roman" w:cs="Times New Roman"/>
          <w:sz w:val="24"/>
          <w:szCs w:val="24"/>
        </w:rPr>
        <w:t xml:space="preserve">entransformasikan nilai </w:t>
      </w:r>
      <w:r w:rsidR="00DE1BC0" w:rsidRPr="00DE1BC0">
        <w:rPr>
          <w:rFonts w:ascii="Times New Roman" w:hAnsi="Times New Roman" w:cs="Times New Roman"/>
          <w:i/>
          <w:iCs/>
          <w:sz w:val="24"/>
          <w:szCs w:val="24"/>
        </w:rPr>
        <w:t>max</w:t>
      </w:r>
      <w:r w:rsidR="00DE1BC0">
        <w:rPr>
          <w:rFonts w:ascii="Times New Roman" w:hAnsi="Times New Roman" w:cs="Times New Roman"/>
          <w:sz w:val="24"/>
          <w:szCs w:val="24"/>
        </w:rPr>
        <w:t xml:space="preserve"> dengan 1 dan </w:t>
      </w:r>
      <w:r w:rsidR="00DE1BC0" w:rsidRPr="00DE1BC0">
        <w:rPr>
          <w:rFonts w:ascii="Times New Roman" w:hAnsi="Times New Roman" w:cs="Times New Roman"/>
          <w:i/>
          <w:iCs/>
          <w:sz w:val="24"/>
          <w:szCs w:val="24"/>
        </w:rPr>
        <w:t>min</w:t>
      </w:r>
      <w:r w:rsidR="00DE1BC0">
        <w:rPr>
          <w:rFonts w:ascii="Times New Roman" w:hAnsi="Times New Roman" w:cs="Times New Roman"/>
          <w:sz w:val="24"/>
          <w:szCs w:val="24"/>
        </w:rPr>
        <w:t xml:space="preserve"> dengan 0,</w:t>
      </w:r>
      <w:r w:rsidR="003064E5">
        <w:rPr>
          <w:rFonts w:ascii="Times New Roman" w:hAnsi="Times New Roman" w:cs="Times New Roman"/>
          <w:sz w:val="24"/>
          <w:szCs w:val="24"/>
        </w:rPr>
        <w:t xml:space="preserve"> </w:t>
      </w:r>
      <w:r w:rsidR="00141988">
        <w:rPr>
          <w:rFonts w:ascii="Times New Roman" w:hAnsi="Times New Roman" w:cs="Times New Roman"/>
          <w:sz w:val="24"/>
          <w:szCs w:val="24"/>
        </w:rPr>
        <w:t>sedangkan nilai yang ada di rentang tersebut akan menyesuaikan. Rumus normalisasi adalah sebagai berikut.</w:t>
      </w:r>
    </w:p>
    <w:p w14:paraId="581BB2F2" w14:textId="5C083BFA" w:rsidR="0010441B" w:rsidRDefault="0010441B" w:rsidP="0010441B">
      <w:pPr>
        <w:spacing w:after="0" w:line="276" w:lineRule="auto"/>
        <w:jc w:val="both"/>
        <w:rPr>
          <w:rFonts w:ascii="Times New Roman" w:hAnsi="Times New Roman" w:cs="Times New Roman"/>
          <w:sz w:val="24"/>
          <w:szCs w:val="24"/>
        </w:rPr>
      </w:pPr>
    </w:p>
    <w:p w14:paraId="42F1CE0C" w14:textId="2BBE1F8B" w:rsidR="0010441B" w:rsidRPr="0010441B" w:rsidRDefault="00B76E22"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p w14:paraId="37CCDC0E" w14:textId="3AEE8023" w:rsidR="0010441B" w:rsidRPr="0010441B" w:rsidRDefault="0010441B" w:rsidP="003E4828">
      <w:pPr>
        <w:spacing w:after="0" w:line="240"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76E22" w:rsidP="003E4828">
      <w:pPr>
        <w:spacing w:after="0" w:line="24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76E22" w:rsidP="003E4828">
      <w:pPr>
        <w:spacing w:after="0" w:line="240" w:lineRule="auto"/>
        <w:ind w:left="36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40D0FA78" w14:textId="77777777" w:rsidR="005F6781" w:rsidRDefault="005F6781" w:rsidP="009133BE">
      <w:pPr>
        <w:pStyle w:val="ListParagraph"/>
        <w:spacing w:after="0" w:line="276" w:lineRule="auto"/>
        <w:ind w:left="0" w:firstLine="353"/>
        <w:jc w:val="both"/>
        <w:rPr>
          <w:rFonts w:ascii="Times New Roman" w:hAnsi="Times New Roman" w:cs="Times New Roman"/>
          <w:sz w:val="24"/>
          <w:szCs w:val="24"/>
        </w:rPr>
      </w:pPr>
    </w:p>
    <w:p w14:paraId="0009B830" w14:textId="698A2AEA" w:rsidR="0062243D" w:rsidRPr="0062243D" w:rsidRDefault="003064E5" w:rsidP="009133B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ada data kategori</w:t>
      </w:r>
      <w:r w:rsidR="00C97752">
        <w:rPr>
          <w:rFonts w:ascii="Times New Roman" w:hAnsi="Times New Roman" w:cs="Times New Roman"/>
          <w:sz w:val="24"/>
          <w:szCs w:val="24"/>
        </w:rPr>
        <w:t>kal</w:t>
      </w:r>
      <w:r>
        <w:rPr>
          <w:rFonts w:ascii="Times New Roman" w:hAnsi="Times New Roman" w:cs="Times New Roman"/>
          <w:sz w:val="24"/>
          <w:szCs w:val="24"/>
        </w:rPr>
        <w:t xml:space="preserve"> dilakukan proses </w:t>
      </w:r>
      <w:r w:rsidRPr="00AE20FA">
        <w:rPr>
          <w:rFonts w:ascii="Times New Roman" w:hAnsi="Times New Roman" w:cs="Times New Roman"/>
          <w:i/>
          <w:iCs/>
          <w:sz w:val="24"/>
          <w:szCs w:val="24"/>
        </w:rPr>
        <w:t>one hot encoding</w:t>
      </w:r>
      <w:r>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w:t>
      </w:r>
      <w:r w:rsidR="00F6621D">
        <w:rPr>
          <w:rFonts w:ascii="Times New Roman" w:hAnsi="Times New Roman" w:cs="Times New Roman"/>
          <w:sz w:val="24"/>
          <w:szCs w:val="24"/>
        </w:rPr>
        <w:t xml:space="preserve"> Proses </w:t>
      </w:r>
      <w:r w:rsidR="00F6621D" w:rsidRPr="00F6621D">
        <w:rPr>
          <w:rFonts w:ascii="Times New Roman" w:hAnsi="Times New Roman" w:cs="Times New Roman"/>
          <w:i/>
          <w:iCs/>
          <w:sz w:val="24"/>
          <w:szCs w:val="24"/>
        </w:rPr>
        <w:t>one hot encoding</w:t>
      </w:r>
      <w:r w:rsidR="00F6621D">
        <w:rPr>
          <w:rFonts w:ascii="Times New Roman" w:hAnsi="Times New Roman" w:cs="Times New Roman"/>
          <w:sz w:val="24"/>
          <w:szCs w:val="24"/>
        </w:rPr>
        <w:t xml:space="preserve"> dilakukan dengan cara membuat kolom baru sebanyak jumlah kategori yang ada, kemudian kolom yang sesuai dengan kategori pada baris data tersebut diisi dengan nilai 1, sedangkan kolom lainnya akan diisi dengan nilai 0. </w:t>
      </w:r>
      <w:r w:rsidR="00FB758E">
        <w:rPr>
          <w:rFonts w:ascii="Times New Roman" w:hAnsi="Times New Roman" w:cs="Times New Roman"/>
          <w:sz w:val="24"/>
          <w:szCs w:val="24"/>
        </w:rPr>
        <w:t xml:space="preserve">Tahapan yang ada di dalam </w:t>
      </w:r>
      <w:r w:rsidR="00FB758E" w:rsidRPr="008A0263">
        <w:rPr>
          <w:rFonts w:ascii="Times New Roman" w:hAnsi="Times New Roman" w:cs="Times New Roman"/>
          <w:i/>
          <w:iCs/>
          <w:sz w:val="24"/>
          <w:szCs w:val="24"/>
        </w:rPr>
        <w:t>preprocessing</w:t>
      </w:r>
      <w:r w:rsidR="00FB758E">
        <w:rPr>
          <w:rFonts w:ascii="Times New Roman" w:hAnsi="Times New Roman" w:cs="Times New Roman"/>
          <w:sz w:val="24"/>
          <w:szCs w:val="24"/>
        </w:rPr>
        <w:t xml:space="preserve"> tersebut dimasukkan ke dalam </w:t>
      </w:r>
      <w:r w:rsidR="00FB758E" w:rsidRPr="008A0263">
        <w:rPr>
          <w:rFonts w:ascii="Times New Roman" w:hAnsi="Times New Roman" w:cs="Times New Roman"/>
          <w:i/>
          <w:iCs/>
          <w:sz w:val="24"/>
          <w:szCs w:val="24"/>
        </w:rPr>
        <w:t>pipeline</w:t>
      </w:r>
      <w:r w:rsidR="00FB758E">
        <w:rPr>
          <w:rFonts w:ascii="Times New Roman" w:hAnsi="Times New Roman" w:cs="Times New Roman"/>
          <w:sz w:val="24"/>
          <w:szCs w:val="24"/>
        </w:rPr>
        <w:t xml:space="preserve">, sehingga tahapa-tahapan tersebut dilakukan dalam proses yang berurutan dan otomatis. Setelah data dilakukan </w:t>
      </w:r>
      <w:r w:rsidR="00FB758E" w:rsidRPr="00D41877">
        <w:rPr>
          <w:rFonts w:ascii="Times New Roman" w:hAnsi="Times New Roman" w:cs="Times New Roman"/>
          <w:i/>
          <w:iCs/>
          <w:sz w:val="24"/>
          <w:szCs w:val="24"/>
        </w:rPr>
        <w:t>preprocessing</w:t>
      </w:r>
      <w:r w:rsidR="00FB758E">
        <w:rPr>
          <w:rFonts w:ascii="Times New Roman" w:hAnsi="Times New Roman" w:cs="Times New Roman"/>
          <w:sz w:val="24"/>
          <w:szCs w:val="24"/>
        </w:rPr>
        <w:t>, maka</w:t>
      </w:r>
      <w:r w:rsidR="00BA0019">
        <w:rPr>
          <w:rFonts w:ascii="Times New Roman" w:hAnsi="Times New Roman" w:cs="Times New Roman"/>
          <w:sz w:val="24"/>
          <w:szCs w:val="24"/>
        </w:rPr>
        <w:t xml:space="preserve"> </w:t>
      </w:r>
      <w:r w:rsidR="00FB758E">
        <w:rPr>
          <w:rFonts w:ascii="Times New Roman" w:hAnsi="Times New Roman" w:cs="Times New Roman"/>
          <w:sz w:val="24"/>
          <w:szCs w:val="24"/>
        </w:rPr>
        <w:t xml:space="preserve">data siap </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B0088F">
      <w:pPr>
        <w:pStyle w:val="SubJudulBab3"/>
      </w:pPr>
      <w:bookmarkStart w:id="49" w:name="_Toc71190774"/>
      <w:r>
        <w:t>A</w:t>
      </w:r>
      <w:r w:rsidR="000A3EDD">
        <w:t>nalisis kebutuhan</w:t>
      </w:r>
      <w:bookmarkEnd w:id="49"/>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B0088F">
      <w:pPr>
        <w:pStyle w:val="SubBabBab3"/>
      </w:pPr>
      <w:bookmarkStart w:id="50" w:name="_Toc71190775"/>
      <w:r>
        <w:t>Kebutuhan Fungsional</w:t>
      </w:r>
      <w:bookmarkEnd w:id="50"/>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B0088F">
      <w:pPr>
        <w:pStyle w:val="SubBabBab3"/>
      </w:pPr>
      <w:bookmarkStart w:id="51" w:name="_Toc71190776"/>
      <w:r>
        <w:t>Kebutuhan Non Fungsional</w:t>
      </w:r>
      <w:bookmarkEnd w:id="51"/>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589AAAC7"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52" w:name="_Toc69323722"/>
      <w:bookmarkStart w:id="53" w:name="_Toc71190877"/>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r w:rsidRPr="00772A93">
        <w:rPr>
          <w:rFonts w:ascii="Times New Roman" w:hAnsi="Times New Roman" w:cs="Times New Roman"/>
          <w:i w:val="0"/>
          <w:iCs w:val="0"/>
          <w:color w:val="auto"/>
          <w:sz w:val="22"/>
          <w:szCs w:val="22"/>
        </w:rPr>
        <w:t xml:space="preserve">Spesifikasi </w:t>
      </w:r>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 xml:space="preserve">erangkat </w:t>
      </w:r>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52"/>
      <w:bookmarkEnd w:id="53"/>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12575ED9"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54" w:name="_Toc69323723"/>
      <w:bookmarkStart w:id="55" w:name="_Toc71190878"/>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 xml:space="preserve">pesifikasi </w:t>
      </w:r>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 xml:space="preserve">ebutuhan </w:t>
      </w:r>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 xml:space="preserve">erangkat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54"/>
      <w:bookmarkEnd w:id="55"/>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56" w:name="_Toc71190777"/>
      <w:r>
        <w:t>Pe</w:t>
      </w:r>
      <w:r w:rsidR="0001426B">
        <w:t>mbuatan Model Klasifikasi</w:t>
      </w:r>
      <w:bookmarkEnd w:id="56"/>
    </w:p>
    <w:p w14:paraId="584D162C" w14:textId="7D70EE4C" w:rsidR="00DC371D" w:rsidRDefault="00DC371D" w:rsidP="00B0088F">
      <w:pPr>
        <w:pStyle w:val="SubBabBab3"/>
      </w:pPr>
      <w:bookmarkStart w:id="57" w:name="_Toc71190778"/>
      <w:r>
        <w:t>Preprocessing</w:t>
      </w:r>
      <w:bookmarkEnd w:id="57"/>
    </w:p>
    <w:p w14:paraId="41568098" w14:textId="77798CBB" w:rsidR="007A4010" w:rsidRDefault="00974371" w:rsidP="0084796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w:t>
      </w:r>
      <w:r w:rsidR="00B819A3" w:rsidRPr="001A0A09">
        <w:rPr>
          <w:rFonts w:ascii="Times New Roman" w:hAnsi="Times New Roman" w:cs="Times New Roman"/>
          <w:i/>
          <w:iCs/>
          <w:sz w:val="24"/>
          <w:szCs w:val="24"/>
        </w:rPr>
        <w:t>outlier</w:t>
      </w:r>
      <w:r w:rsidR="00B819A3">
        <w:rPr>
          <w:rFonts w:ascii="Times New Roman" w:hAnsi="Times New Roman" w:cs="Times New Roman"/>
          <w:sz w:val="24"/>
          <w:szCs w:val="24"/>
        </w:rPr>
        <w:t xml:space="preserve"> adalah data ekstrem yang mempunyai nilai maksimal atau minimal yang</w:t>
      </w:r>
      <w:r w:rsidR="00D5121F">
        <w:rPr>
          <w:rFonts w:ascii="Times New Roman" w:hAnsi="Times New Roman" w:cs="Times New Roman"/>
          <w:sz w:val="24"/>
          <w:szCs w:val="24"/>
        </w:rPr>
        <w:t xml:space="preserve"> memiliki rentang yang jauh dan</w:t>
      </w:r>
      <w:r w:rsidR="00B819A3">
        <w:rPr>
          <w:rFonts w:ascii="Times New Roman" w:hAnsi="Times New Roman" w:cs="Times New Roman"/>
          <w:sz w:val="24"/>
          <w:szCs w:val="24"/>
        </w:rPr>
        <w:t xml:space="preserve">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w:t>
      </w:r>
      <w:r w:rsidR="00BC1CC5">
        <w:rPr>
          <w:rFonts w:ascii="Times New Roman" w:hAnsi="Times New Roman" w:cs="Times New Roman"/>
          <w:sz w:val="24"/>
          <w:szCs w:val="24"/>
        </w:rPr>
        <w:t xml:space="preserve">Contoh data yang akan dihitung </w:t>
      </w:r>
      <w:r w:rsidR="003778C9">
        <w:rPr>
          <w:rFonts w:ascii="Times New Roman" w:hAnsi="Times New Roman" w:cs="Times New Roman"/>
          <w:sz w:val="24"/>
          <w:szCs w:val="24"/>
        </w:rPr>
        <w:t>terdapat pada tabel 3.4</w:t>
      </w:r>
      <w:r w:rsidR="00BC1CC5">
        <w:rPr>
          <w:rFonts w:ascii="Times New Roman" w:hAnsi="Times New Roman" w:cs="Times New Roman"/>
          <w:sz w:val="24"/>
          <w:szCs w:val="24"/>
        </w:rPr>
        <w:t xml:space="preserve"> dibawah ini.</w:t>
      </w:r>
    </w:p>
    <w:p w14:paraId="09102C0D" w14:textId="77777777" w:rsidR="00750C62" w:rsidRPr="0084796E" w:rsidRDefault="00750C62" w:rsidP="008369C0">
      <w:pPr>
        <w:spacing w:after="0" w:line="276" w:lineRule="auto"/>
        <w:jc w:val="both"/>
        <w:rPr>
          <w:rFonts w:ascii="Times New Roman" w:hAnsi="Times New Roman" w:cs="Times New Roman"/>
        </w:rPr>
      </w:pPr>
    </w:p>
    <w:p w14:paraId="76B1ED13" w14:textId="3BF7F3BD" w:rsidR="008369C0" w:rsidRPr="004466A3" w:rsidRDefault="008369C0" w:rsidP="008369C0">
      <w:pPr>
        <w:pStyle w:val="Caption"/>
        <w:keepNext/>
        <w:spacing w:after="0"/>
        <w:jc w:val="center"/>
        <w:rPr>
          <w:rFonts w:ascii="Times New Roman" w:hAnsi="Times New Roman" w:cs="Times New Roman"/>
          <w:i w:val="0"/>
          <w:iCs w:val="0"/>
          <w:color w:val="auto"/>
          <w:sz w:val="22"/>
          <w:szCs w:val="22"/>
        </w:rPr>
      </w:pPr>
      <w:bookmarkStart w:id="58" w:name="_Toc69323724"/>
      <w:bookmarkStart w:id="59" w:name="_Toc71190879"/>
      <w:r w:rsidRPr="004466A3">
        <w:rPr>
          <w:rFonts w:ascii="Times New Roman" w:hAnsi="Times New Roman" w:cs="Times New Roman"/>
          <w:b/>
          <w:bCs/>
          <w:i w:val="0"/>
          <w:iCs w:val="0"/>
          <w:color w:val="auto"/>
          <w:sz w:val="22"/>
          <w:szCs w:val="22"/>
        </w:rPr>
        <w:t xml:space="preserve">Tabel 3. </w:t>
      </w:r>
      <w:r w:rsidRPr="004466A3">
        <w:rPr>
          <w:rFonts w:ascii="Times New Roman" w:hAnsi="Times New Roman" w:cs="Times New Roman"/>
          <w:b/>
          <w:bCs/>
          <w:i w:val="0"/>
          <w:iCs w:val="0"/>
          <w:color w:val="auto"/>
          <w:sz w:val="22"/>
          <w:szCs w:val="22"/>
        </w:rPr>
        <w:fldChar w:fldCharType="begin"/>
      </w:r>
      <w:r w:rsidRPr="004466A3">
        <w:rPr>
          <w:rFonts w:ascii="Times New Roman" w:hAnsi="Times New Roman" w:cs="Times New Roman"/>
          <w:b/>
          <w:bCs/>
          <w:i w:val="0"/>
          <w:iCs w:val="0"/>
          <w:color w:val="auto"/>
          <w:sz w:val="22"/>
          <w:szCs w:val="22"/>
        </w:rPr>
        <w:instrText xml:space="preserve"> SEQ Tabel_3. \* ARABIC </w:instrText>
      </w:r>
      <w:r w:rsidRPr="004466A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w:t>
      </w:r>
      <w:r w:rsidRPr="004466A3">
        <w:rPr>
          <w:rFonts w:ascii="Times New Roman" w:hAnsi="Times New Roman" w:cs="Times New Roman"/>
          <w:b/>
          <w:bCs/>
          <w:i w:val="0"/>
          <w:iCs w:val="0"/>
          <w:color w:val="auto"/>
          <w:sz w:val="22"/>
          <w:szCs w:val="22"/>
        </w:rPr>
        <w:fldChar w:fldCharType="end"/>
      </w:r>
      <w:r w:rsidRPr="004466A3">
        <w:rPr>
          <w:rFonts w:ascii="Times New Roman" w:hAnsi="Times New Roman" w:cs="Times New Roman"/>
          <w:i w:val="0"/>
          <w:iCs w:val="0"/>
          <w:color w:val="auto"/>
          <w:sz w:val="22"/>
          <w:szCs w:val="22"/>
        </w:rPr>
        <w:t xml:space="preserve"> </w:t>
      </w:r>
      <w:r w:rsidR="008359C6">
        <w:rPr>
          <w:rFonts w:ascii="Times New Roman" w:hAnsi="Times New Roman" w:cs="Times New Roman"/>
          <w:i w:val="0"/>
          <w:iCs w:val="0"/>
          <w:color w:val="auto"/>
          <w:sz w:val="22"/>
          <w:szCs w:val="22"/>
        </w:rPr>
        <w:t>Contoh Menghapus Outlier</w:t>
      </w:r>
      <w:bookmarkEnd w:id="58"/>
      <w:bookmarkEnd w:id="59"/>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5EC96CE2"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1CB984A1" w14:textId="77777777" w:rsidR="003A0AAA" w:rsidRDefault="003A0AAA" w:rsidP="00661903">
      <w:pPr>
        <w:spacing w:after="0" w:line="276" w:lineRule="auto"/>
        <w:ind w:left="720"/>
        <w:jc w:val="both"/>
        <w:rPr>
          <w:rFonts w:ascii="Times New Roman" w:hAnsi="Times New Roman" w:cs="Times New Roman"/>
          <w:sz w:val="24"/>
          <w:szCs w:val="24"/>
        </w:rPr>
      </w:pP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1421E676" w:rsidR="00797B8F" w:rsidRDefault="00797B8F" w:rsidP="00C25346">
      <w:pPr>
        <w:spacing w:after="0" w:line="276" w:lineRule="auto"/>
        <w:ind w:left="720"/>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73930BC4" w14:textId="77777777" w:rsidR="003A0AAA" w:rsidRDefault="003A0AAA" w:rsidP="0078078E">
      <w:pPr>
        <w:spacing w:after="0" w:line="276" w:lineRule="auto"/>
        <w:ind w:left="720"/>
        <w:jc w:val="both"/>
        <w:rPr>
          <w:rFonts w:ascii="Times New Roman" w:hAnsi="Times New Roman" w:cs="Times New Roman"/>
          <w:sz w:val="24"/>
          <w:szCs w:val="24"/>
        </w:rPr>
      </w:pPr>
    </w:p>
    <w:p w14:paraId="2A41DD44" w14:textId="482657A5" w:rsidR="00661903" w:rsidRDefault="00B04514" w:rsidP="00FB63E4">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r w:rsidR="003A0AAA">
        <w:rPr>
          <w:rFonts w:ascii="Times New Roman" w:hAnsi="Times New Roman" w:cs="Times New Roman"/>
          <w:sz w:val="24"/>
          <w:szCs w:val="24"/>
        </w:rPr>
        <w:t xml:space="preserve"> </w:t>
      </w:r>
      <w:r w:rsidR="00661903">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661903">
        <w:rPr>
          <w:rFonts w:ascii="Times New Roman" w:hAnsi="Times New Roman" w:cs="Times New Roman"/>
          <w:sz w:val="24"/>
          <w:szCs w:val="24"/>
        </w:rPr>
        <w:t xml:space="preserve"> dilakukan untuk membagi data menjadi </w:t>
      </w:r>
      <w:r w:rsidR="00661903" w:rsidRPr="00661903">
        <w:rPr>
          <w:rFonts w:ascii="Times New Roman" w:hAnsi="Times New Roman" w:cs="Times New Roman"/>
          <w:i/>
          <w:iCs/>
          <w:sz w:val="24"/>
          <w:szCs w:val="24"/>
        </w:rPr>
        <w:t>data training</w:t>
      </w:r>
      <w:r w:rsidR="00661903">
        <w:rPr>
          <w:rFonts w:ascii="Times New Roman" w:hAnsi="Times New Roman" w:cs="Times New Roman"/>
          <w:sz w:val="24"/>
          <w:szCs w:val="24"/>
        </w:rPr>
        <w:t xml:space="preserve"> dan </w:t>
      </w:r>
      <w:r w:rsidR="00661903" w:rsidRPr="00661903">
        <w:rPr>
          <w:rFonts w:ascii="Times New Roman" w:hAnsi="Times New Roman" w:cs="Times New Roman"/>
          <w:i/>
          <w:iCs/>
          <w:sz w:val="24"/>
          <w:szCs w:val="24"/>
        </w:rPr>
        <w:t>data testing</w:t>
      </w:r>
      <w:r w:rsidR="00661903">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5FC2A63E" w14:textId="1D566458" w:rsidR="00407693" w:rsidRDefault="00795B69" w:rsidP="00154A59">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A82E83">
        <w:rPr>
          <w:rFonts w:ascii="Times New Roman" w:hAnsi="Times New Roman" w:cs="Times New Roman"/>
          <w:sz w:val="24"/>
          <w:szCs w:val="24"/>
        </w:rPr>
        <w:t>.</w:t>
      </w:r>
      <w:r w:rsidR="00154A59">
        <w:rPr>
          <w:rFonts w:ascii="Times New Roman" w:hAnsi="Times New Roman" w:cs="Times New Roman"/>
          <w:sz w:val="24"/>
          <w:szCs w:val="24"/>
        </w:rPr>
        <w:t xml:space="preserve"> </w:t>
      </w:r>
      <w:r w:rsidR="005A2D84">
        <w:rPr>
          <w:rFonts w:ascii="Times New Roman" w:hAnsi="Times New Roman" w:cs="Times New Roman"/>
          <w:sz w:val="24"/>
          <w:szCs w:val="24"/>
        </w:rPr>
        <w:t xml:space="preserve">Contoh </w:t>
      </w:r>
      <w:r w:rsidR="004F05CD">
        <w:rPr>
          <w:rFonts w:ascii="Times New Roman" w:hAnsi="Times New Roman" w:cs="Times New Roman"/>
          <w:sz w:val="24"/>
          <w:szCs w:val="24"/>
        </w:rPr>
        <w:t xml:space="preserve">data dan </w:t>
      </w:r>
      <w:r w:rsidR="005A2D84">
        <w:rPr>
          <w:rFonts w:ascii="Times New Roman" w:hAnsi="Times New Roman" w:cs="Times New Roman"/>
          <w:sz w:val="24"/>
          <w:szCs w:val="24"/>
        </w:rPr>
        <w:t xml:space="preserve">perhitungan normalisasi </w:t>
      </w:r>
      <w:r w:rsidR="004E4D13">
        <w:rPr>
          <w:rFonts w:ascii="Times New Roman" w:hAnsi="Times New Roman" w:cs="Times New Roman"/>
          <w:sz w:val="24"/>
          <w:szCs w:val="24"/>
        </w:rPr>
        <w:t xml:space="preserve">terdapat pada tabel 3.5 </w:t>
      </w:r>
      <w:r w:rsidR="005A2D84">
        <w:rPr>
          <w:rFonts w:ascii="Times New Roman" w:hAnsi="Times New Roman" w:cs="Times New Roman"/>
          <w:sz w:val="24"/>
          <w:szCs w:val="24"/>
        </w:rPr>
        <w:t>di</w:t>
      </w:r>
      <w:r w:rsidR="00CE224A">
        <w:rPr>
          <w:rFonts w:ascii="Times New Roman" w:hAnsi="Times New Roman" w:cs="Times New Roman"/>
          <w:sz w:val="24"/>
          <w:szCs w:val="24"/>
        </w:rPr>
        <w:t xml:space="preserve"> </w:t>
      </w:r>
      <w:r w:rsidR="005A2D84">
        <w:rPr>
          <w:rFonts w:ascii="Times New Roman" w:hAnsi="Times New Roman" w:cs="Times New Roman"/>
          <w:sz w:val="24"/>
          <w:szCs w:val="24"/>
        </w:rPr>
        <w:t>bawah ini.</w:t>
      </w:r>
    </w:p>
    <w:p w14:paraId="20B5AE5B" w14:textId="77777777" w:rsidR="004552FC" w:rsidRPr="0064207F" w:rsidRDefault="004552FC" w:rsidP="00E36D6B">
      <w:pPr>
        <w:spacing w:after="0" w:line="276" w:lineRule="auto"/>
        <w:ind w:left="720"/>
        <w:jc w:val="both"/>
        <w:rPr>
          <w:rFonts w:ascii="Times New Roman" w:hAnsi="Times New Roman" w:cs="Times New Roman"/>
        </w:rPr>
      </w:pPr>
    </w:p>
    <w:p w14:paraId="6997B491" w14:textId="3E64BFD7" w:rsidR="00E36D6B" w:rsidRPr="00E36D6B" w:rsidRDefault="00E36D6B" w:rsidP="00E36D6B">
      <w:pPr>
        <w:pStyle w:val="Caption"/>
        <w:keepNext/>
        <w:spacing w:after="0"/>
        <w:ind w:left="720"/>
        <w:jc w:val="center"/>
        <w:rPr>
          <w:rFonts w:ascii="Times New Roman" w:hAnsi="Times New Roman" w:cs="Times New Roman"/>
          <w:i w:val="0"/>
          <w:iCs w:val="0"/>
          <w:color w:val="auto"/>
          <w:sz w:val="22"/>
          <w:szCs w:val="22"/>
        </w:rPr>
      </w:pPr>
      <w:bookmarkStart w:id="60" w:name="_Toc69323725"/>
      <w:bookmarkStart w:id="61" w:name="_Toc71190880"/>
      <w:r w:rsidRPr="00E36D6B">
        <w:rPr>
          <w:rFonts w:ascii="Times New Roman" w:hAnsi="Times New Roman" w:cs="Times New Roman"/>
          <w:b/>
          <w:bCs/>
          <w:i w:val="0"/>
          <w:iCs w:val="0"/>
          <w:color w:val="auto"/>
          <w:sz w:val="22"/>
          <w:szCs w:val="22"/>
        </w:rPr>
        <w:t xml:space="preserve">Tabel 3. </w:t>
      </w:r>
      <w:r w:rsidRPr="00E36D6B">
        <w:rPr>
          <w:rFonts w:ascii="Times New Roman" w:hAnsi="Times New Roman" w:cs="Times New Roman"/>
          <w:b/>
          <w:bCs/>
          <w:i w:val="0"/>
          <w:iCs w:val="0"/>
          <w:color w:val="auto"/>
          <w:sz w:val="22"/>
          <w:szCs w:val="22"/>
        </w:rPr>
        <w:fldChar w:fldCharType="begin"/>
      </w:r>
      <w:r w:rsidRPr="00E36D6B">
        <w:rPr>
          <w:rFonts w:ascii="Times New Roman" w:hAnsi="Times New Roman" w:cs="Times New Roman"/>
          <w:b/>
          <w:bCs/>
          <w:i w:val="0"/>
          <w:iCs w:val="0"/>
          <w:color w:val="auto"/>
          <w:sz w:val="22"/>
          <w:szCs w:val="22"/>
        </w:rPr>
        <w:instrText xml:space="preserve"> SEQ Tabel_3. \* ARABIC </w:instrText>
      </w:r>
      <w:r w:rsidRPr="00E36D6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5</w:t>
      </w:r>
      <w:r w:rsidRPr="00E36D6B">
        <w:rPr>
          <w:rFonts w:ascii="Times New Roman" w:hAnsi="Times New Roman" w:cs="Times New Roman"/>
          <w:b/>
          <w:bCs/>
          <w:i w:val="0"/>
          <w:iCs w:val="0"/>
          <w:color w:val="auto"/>
          <w:sz w:val="22"/>
          <w:szCs w:val="22"/>
        </w:rPr>
        <w:fldChar w:fldCharType="end"/>
      </w:r>
      <w:r w:rsidRPr="00E36D6B">
        <w:rPr>
          <w:rFonts w:ascii="Times New Roman" w:hAnsi="Times New Roman" w:cs="Times New Roman"/>
          <w:i w:val="0"/>
          <w:iCs w:val="0"/>
          <w:color w:val="auto"/>
          <w:sz w:val="22"/>
          <w:szCs w:val="22"/>
        </w:rPr>
        <w:t xml:space="preserve"> </w:t>
      </w:r>
      <w:r w:rsidR="001824B1" w:rsidRPr="00E36D6B">
        <w:rPr>
          <w:rFonts w:ascii="Times New Roman" w:hAnsi="Times New Roman" w:cs="Times New Roman"/>
          <w:i w:val="0"/>
          <w:iCs w:val="0"/>
          <w:color w:val="auto"/>
          <w:sz w:val="22"/>
          <w:szCs w:val="22"/>
        </w:rPr>
        <w:t>Perhitungan Normalisasi Minmax</w:t>
      </w:r>
      <w:bookmarkEnd w:id="60"/>
      <w:bookmarkEnd w:id="61"/>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36D6B">
        <w:tc>
          <w:tcPr>
            <w:tcW w:w="2680"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36D6B">
        <w:tc>
          <w:tcPr>
            <w:tcW w:w="2680"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36D6B">
        <w:tc>
          <w:tcPr>
            <w:tcW w:w="2680"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36D6B">
        <w:tc>
          <w:tcPr>
            <w:tcW w:w="2680"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36D6B">
        <w:tc>
          <w:tcPr>
            <w:tcW w:w="2680"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36D6B">
        <w:tc>
          <w:tcPr>
            <w:tcW w:w="2680"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36D6B">
        <w:tc>
          <w:tcPr>
            <w:tcW w:w="2680"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36D6B">
        <w:tc>
          <w:tcPr>
            <w:tcW w:w="2680"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36D6B">
        <w:tc>
          <w:tcPr>
            <w:tcW w:w="2680"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36D6B">
        <w:tc>
          <w:tcPr>
            <w:tcW w:w="2680"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36D6B">
        <w:tc>
          <w:tcPr>
            <w:tcW w:w="2680"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36D6B">
        <w:tc>
          <w:tcPr>
            <w:tcW w:w="2680"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36D6B">
        <w:tc>
          <w:tcPr>
            <w:tcW w:w="2680"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688"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36D6B">
        <w:tc>
          <w:tcPr>
            <w:tcW w:w="2680"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688"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36D6B">
        <w:tc>
          <w:tcPr>
            <w:tcW w:w="2680"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688"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36D6B">
        <w:tc>
          <w:tcPr>
            <w:tcW w:w="2680"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688"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36D6B">
        <w:tc>
          <w:tcPr>
            <w:tcW w:w="2680"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688"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36D6B">
        <w:tc>
          <w:tcPr>
            <w:tcW w:w="2680"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688"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36D6B">
        <w:tc>
          <w:tcPr>
            <w:tcW w:w="2680"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688"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36D6B">
        <w:tc>
          <w:tcPr>
            <w:tcW w:w="2680"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688"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B76E22" w:rsidP="00D83EE6">
      <w:pPr>
        <w:spacing w:after="0" w:line="240"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B76E22" w:rsidP="00D83EE6">
      <w:pPr>
        <w:spacing w:after="0" w:line="276" w:lineRule="auto"/>
        <w:ind w:left="720"/>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0EABBCB9"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r w:rsidR="007D7447">
        <w:rPr>
          <w:rFonts w:ascii="Times New Roman" w:hAnsi="Times New Roman" w:cs="Times New Roman"/>
          <w:sz w:val="24"/>
          <w:szCs w:val="24"/>
        </w:rPr>
        <w:t xml:space="preserve"> adalah sebagai berikut</w:t>
      </w:r>
      <w:r>
        <w:rPr>
          <w:rFonts w:ascii="Times New Roman" w:hAnsi="Times New Roman" w:cs="Times New Roman"/>
          <w:sz w:val="24"/>
          <w:szCs w:val="24"/>
        </w:rPr>
        <w:t>:</w:t>
      </w:r>
    </w:p>
    <w:p w14:paraId="040FA1EF" w14:textId="4588A187" w:rsidR="004472BF" w:rsidRDefault="004472BF" w:rsidP="00E3186D">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25A983B9" w:rsidR="00F56B76" w:rsidRDefault="00F56B76"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732F1537" w:rsidR="001B5B7F" w:rsidRDefault="001B5B7F"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704DC3FB" w:rsidR="002F4128" w:rsidRDefault="002F4128" w:rsidP="00E3186D">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DA830E0" w14:textId="77777777" w:rsidR="00D44844" w:rsidRDefault="00D44844" w:rsidP="001B43DD">
      <w:pPr>
        <w:spacing w:after="0" w:line="276" w:lineRule="auto"/>
        <w:jc w:val="both"/>
        <w:rPr>
          <w:rFonts w:ascii="Times New Roman" w:eastAsiaTheme="minorEastAsia" w:hAnsi="Times New Roman" w:cs="Times New Roman"/>
          <w:sz w:val="24"/>
          <w:szCs w:val="24"/>
        </w:rPr>
      </w:pPr>
    </w:p>
    <w:p w14:paraId="6FD11F52" w14:textId="7F6F7D3D" w:rsidR="0026307B" w:rsidRDefault="002A6561" w:rsidP="005552C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 xml:space="preserve">Contoh </w:t>
      </w:r>
      <w:r w:rsidR="004216D9">
        <w:rPr>
          <w:rFonts w:ascii="Times New Roman" w:eastAsiaTheme="minorEastAsia" w:hAnsi="Times New Roman" w:cs="Times New Roman"/>
          <w:sz w:val="24"/>
          <w:szCs w:val="24"/>
        </w:rPr>
        <w:t xml:space="preserve">penerapan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w:t>
      </w:r>
      <w:r w:rsidR="001C229E">
        <w:rPr>
          <w:rFonts w:ascii="Times New Roman" w:eastAsiaTheme="minorEastAsia" w:hAnsi="Times New Roman" w:cs="Times New Roman"/>
          <w:sz w:val="24"/>
          <w:szCs w:val="24"/>
        </w:rPr>
        <w:t xml:space="preserve"> 3.6</w:t>
      </w:r>
      <w:r w:rsidR="002C2BF7">
        <w:rPr>
          <w:rFonts w:ascii="Times New Roman" w:eastAsiaTheme="minorEastAsia" w:hAnsi="Times New Roman" w:cs="Times New Roman"/>
          <w:sz w:val="24"/>
          <w:szCs w:val="24"/>
        </w:rPr>
        <w:t xml:space="preserve"> dan tabel 3.7</w:t>
      </w:r>
      <w:r w:rsidR="007C69B8">
        <w:rPr>
          <w:rFonts w:ascii="Times New Roman" w:eastAsiaTheme="minorEastAsia" w:hAnsi="Times New Roman" w:cs="Times New Roman"/>
          <w:sz w:val="24"/>
          <w:szCs w:val="24"/>
        </w:rPr>
        <w:t xml:space="preserve"> di</w:t>
      </w:r>
      <w:r w:rsidR="001C229E">
        <w:rPr>
          <w:rFonts w:ascii="Times New Roman" w:eastAsiaTheme="minorEastAsia" w:hAnsi="Times New Roman" w:cs="Times New Roman"/>
          <w:sz w:val="24"/>
          <w:szCs w:val="24"/>
        </w:rPr>
        <w:t xml:space="preserve"> </w:t>
      </w:r>
      <w:r w:rsidR="007C69B8">
        <w:rPr>
          <w:rFonts w:ascii="Times New Roman" w:eastAsiaTheme="minorEastAsia" w:hAnsi="Times New Roman" w:cs="Times New Roman"/>
          <w:sz w:val="24"/>
          <w:szCs w:val="24"/>
        </w:rPr>
        <w:t>bawah ini.</w:t>
      </w:r>
    </w:p>
    <w:p w14:paraId="4F37610B" w14:textId="77777777" w:rsidR="0060330E" w:rsidRDefault="0060330E" w:rsidP="009F7DA3">
      <w:pPr>
        <w:spacing w:after="0" w:line="276" w:lineRule="auto"/>
        <w:jc w:val="both"/>
        <w:rPr>
          <w:rFonts w:ascii="Times New Roman" w:eastAsiaTheme="minorEastAsia" w:hAnsi="Times New Roman" w:cs="Times New Roman"/>
          <w:sz w:val="24"/>
          <w:szCs w:val="24"/>
        </w:rPr>
      </w:pPr>
    </w:p>
    <w:p w14:paraId="2D0D5780" w14:textId="1171C3C1" w:rsidR="00500810" w:rsidRPr="00AA32FA" w:rsidRDefault="00500810" w:rsidP="002C2BF7">
      <w:pPr>
        <w:pStyle w:val="Caption"/>
        <w:keepNext/>
        <w:spacing w:after="0"/>
        <w:jc w:val="center"/>
        <w:rPr>
          <w:rFonts w:ascii="Times New Roman" w:hAnsi="Times New Roman" w:cs="Times New Roman"/>
          <w:i w:val="0"/>
          <w:iCs w:val="0"/>
          <w:color w:val="auto"/>
          <w:sz w:val="22"/>
          <w:szCs w:val="22"/>
        </w:rPr>
      </w:pPr>
      <w:bookmarkStart w:id="62" w:name="_Toc69323726"/>
      <w:bookmarkStart w:id="63" w:name="_Toc71190881"/>
      <w:r w:rsidRPr="00AA32FA">
        <w:rPr>
          <w:rFonts w:ascii="Times New Roman" w:hAnsi="Times New Roman" w:cs="Times New Roman"/>
          <w:b/>
          <w:bCs/>
          <w:i w:val="0"/>
          <w:iCs w:val="0"/>
          <w:color w:val="auto"/>
          <w:sz w:val="22"/>
          <w:szCs w:val="22"/>
        </w:rPr>
        <w:t xml:space="preserve">Tabel </w:t>
      </w:r>
      <w:r w:rsidR="00AA32FA" w:rsidRPr="00AA32FA">
        <w:rPr>
          <w:rFonts w:ascii="Times New Roman" w:hAnsi="Times New Roman" w:cs="Times New Roman"/>
          <w:b/>
          <w:bCs/>
          <w:i w:val="0"/>
          <w:iCs w:val="0"/>
          <w:color w:val="auto"/>
          <w:sz w:val="22"/>
          <w:szCs w:val="22"/>
        </w:rPr>
        <w:t xml:space="preserve">3. </w:t>
      </w:r>
      <w:r w:rsidRPr="00AA32FA">
        <w:rPr>
          <w:rFonts w:ascii="Times New Roman" w:hAnsi="Times New Roman" w:cs="Times New Roman"/>
          <w:b/>
          <w:bCs/>
          <w:i w:val="0"/>
          <w:iCs w:val="0"/>
          <w:color w:val="auto"/>
          <w:sz w:val="22"/>
          <w:szCs w:val="22"/>
        </w:rPr>
        <w:fldChar w:fldCharType="begin"/>
      </w:r>
      <w:r w:rsidRPr="00AA32FA">
        <w:rPr>
          <w:rFonts w:ascii="Times New Roman" w:hAnsi="Times New Roman" w:cs="Times New Roman"/>
          <w:b/>
          <w:bCs/>
          <w:i w:val="0"/>
          <w:iCs w:val="0"/>
          <w:color w:val="auto"/>
          <w:sz w:val="22"/>
          <w:szCs w:val="22"/>
        </w:rPr>
        <w:instrText xml:space="preserve"> SEQ Tabel_3. \* ARABIC </w:instrText>
      </w:r>
      <w:r w:rsidRPr="00AA32F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6</w:t>
      </w:r>
      <w:r w:rsidRPr="00AA32FA">
        <w:rPr>
          <w:rFonts w:ascii="Times New Roman" w:hAnsi="Times New Roman" w:cs="Times New Roman"/>
          <w:b/>
          <w:bCs/>
          <w:i w:val="0"/>
          <w:iCs w:val="0"/>
          <w:color w:val="auto"/>
          <w:sz w:val="22"/>
          <w:szCs w:val="22"/>
        </w:rPr>
        <w:fldChar w:fldCharType="end"/>
      </w:r>
      <w:r w:rsidR="00AA32FA" w:rsidRPr="00AA32FA">
        <w:rPr>
          <w:rFonts w:ascii="Times New Roman" w:hAnsi="Times New Roman" w:cs="Times New Roman"/>
          <w:i w:val="0"/>
          <w:iCs w:val="0"/>
          <w:color w:val="auto"/>
          <w:sz w:val="22"/>
          <w:szCs w:val="22"/>
        </w:rPr>
        <w:t xml:space="preserve"> Contoh Data Onehot Encoding</w:t>
      </w:r>
      <w:bookmarkEnd w:id="62"/>
      <w:bookmarkEnd w:id="63"/>
    </w:p>
    <w:tbl>
      <w:tblPr>
        <w:tblStyle w:val="TableGrid"/>
        <w:tblW w:w="0" w:type="auto"/>
        <w:tblInd w:w="445" w:type="dxa"/>
        <w:tblLook w:val="04A0" w:firstRow="1" w:lastRow="0" w:firstColumn="1" w:lastColumn="0" w:noHBand="0" w:noVBand="1"/>
      </w:tblPr>
      <w:tblGrid>
        <w:gridCol w:w="3955"/>
        <w:gridCol w:w="4037"/>
      </w:tblGrid>
      <w:tr w:rsidR="00BE75B1" w:rsidRPr="001F4C84" w14:paraId="5328A77E" w14:textId="77777777" w:rsidTr="002C2BF7">
        <w:tc>
          <w:tcPr>
            <w:tcW w:w="3955"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2C2BF7">
        <w:tc>
          <w:tcPr>
            <w:tcW w:w="3955"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013745" w:rsidRPr="001F4C84" w14:paraId="763B8DCC" w14:textId="77777777" w:rsidTr="002C2BF7">
        <w:tc>
          <w:tcPr>
            <w:tcW w:w="3955" w:type="dxa"/>
          </w:tcPr>
          <w:p w14:paraId="378D8645" w14:textId="65BBC41E"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4B64D491" w14:textId="6F5F9A39" w:rsidR="00013745" w:rsidRPr="001F4C84"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013745" w:rsidRPr="001F4C84" w14:paraId="3821B78B" w14:textId="77777777" w:rsidTr="002C2BF7">
        <w:tc>
          <w:tcPr>
            <w:tcW w:w="3955" w:type="dxa"/>
          </w:tcPr>
          <w:p w14:paraId="5673C788" w14:textId="748727E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32BA8233" w14:textId="0011D33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6F0D610" w14:textId="77777777" w:rsidTr="002C2BF7">
        <w:tc>
          <w:tcPr>
            <w:tcW w:w="3955" w:type="dxa"/>
          </w:tcPr>
          <w:p w14:paraId="387E526B" w14:textId="1AFDC56D"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612C98DA" w14:textId="148B9881"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03460F90" w14:textId="77777777" w:rsidTr="002C2BF7">
        <w:tc>
          <w:tcPr>
            <w:tcW w:w="3955" w:type="dxa"/>
          </w:tcPr>
          <w:p w14:paraId="69AC81B6" w14:textId="0A267E9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19F91277" w14:textId="01D2EFA0"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013745" w:rsidRPr="001F4C84" w14:paraId="1AA7C576" w14:textId="77777777" w:rsidTr="002C2BF7">
        <w:tc>
          <w:tcPr>
            <w:tcW w:w="3955" w:type="dxa"/>
          </w:tcPr>
          <w:p w14:paraId="2403AAB0" w14:textId="3EDCD17E"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BB7F110" w14:textId="385D9F66" w:rsidR="00013745" w:rsidRDefault="00013745" w:rsidP="0095228D">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11F99089" w14:textId="77777777" w:rsidR="00DE1313" w:rsidRPr="00BE75B1" w:rsidRDefault="00DE1313" w:rsidP="003B67E0">
      <w:pPr>
        <w:spacing w:after="0" w:line="276" w:lineRule="auto"/>
        <w:rPr>
          <w:rFonts w:ascii="Times New Roman" w:eastAsiaTheme="minorEastAsia" w:hAnsi="Times New Roman" w:cs="Times New Roman"/>
          <w:sz w:val="24"/>
          <w:szCs w:val="24"/>
        </w:rPr>
      </w:pPr>
    </w:p>
    <w:p w14:paraId="74CB0B4D" w14:textId="5FCBAD2D" w:rsidR="008D1025" w:rsidRPr="008D1025" w:rsidRDefault="00B95C71" w:rsidP="00872670">
      <w:pPr>
        <w:pStyle w:val="Caption"/>
        <w:keepNext/>
        <w:spacing w:after="0"/>
        <w:jc w:val="center"/>
        <w:rPr>
          <w:rFonts w:ascii="Times New Roman" w:hAnsi="Times New Roman" w:cs="Times New Roman"/>
          <w:i w:val="0"/>
          <w:iCs w:val="0"/>
          <w:color w:val="auto"/>
          <w:sz w:val="22"/>
          <w:szCs w:val="22"/>
        </w:rPr>
      </w:pPr>
      <w:bookmarkStart w:id="64" w:name="_Toc69323727"/>
      <w:bookmarkStart w:id="65" w:name="_Toc71190882"/>
      <w:r w:rsidRPr="00B95C71">
        <w:rPr>
          <w:rFonts w:ascii="Times New Roman" w:hAnsi="Times New Roman" w:cs="Times New Roman"/>
          <w:b/>
          <w:bCs/>
          <w:i w:val="0"/>
          <w:iCs w:val="0"/>
          <w:color w:val="auto"/>
          <w:sz w:val="22"/>
          <w:szCs w:val="22"/>
        </w:rPr>
        <w:t xml:space="preserve">Tabel 3. </w:t>
      </w:r>
      <w:r w:rsidRPr="00B95C71">
        <w:rPr>
          <w:rFonts w:ascii="Times New Roman" w:hAnsi="Times New Roman" w:cs="Times New Roman"/>
          <w:b/>
          <w:bCs/>
          <w:i w:val="0"/>
          <w:iCs w:val="0"/>
          <w:color w:val="auto"/>
          <w:sz w:val="22"/>
          <w:szCs w:val="22"/>
        </w:rPr>
        <w:fldChar w:fldCharType="begin"/>
      </w:r>
      <w:r w:rsidRPr="00B95C71">
        <w:rPr>
          <w:rFonts w:ascii="Times New Roman" w:hAnsi="Times New Roman" w:cs="Times New Roman"/>
          <w:b/>
          <w:bCs/>
          <w:i w:val="0"/>
          <w:iCs w:val="0"/>
          <w:color w:val="auto"/>
          <w:sz w:val="22"/>
          <w:szCs w:val="22"/>
        </w:rPr>
        <w:instrText xml:space="preserve"> SEQ Tabel_3. \* ARABIC </w:instrText>
      </w:r>
      <w:r w:rsidRPr="00B95C7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7</w:t>
      </w:r>
      <w:r w:rsidRPr="00B95C71">
        <w:rPr>
          <w:rFonts w:ascii="Times New Roman" w:hAnsi="Times New Roman" w:cs="Times New Roman"/>
          <w:b/>
          <w:bCs/>
          <w:i w:val="0"/>
          <w:iCs w:val="0"/>
          <w:color w:val="auto"/>
          <w:sz w:val="22"/>
          <w:szCs w:val="22"/>
        </w:rPr>
        <w:fldChar w:fldCharType="end"/>
      </w:r>
      <w:r w:rsidRPr="00B95C71">
        <w:rPr>
          <w:rFonts w:ascii="Times New Roman" w:hAnsi="Times New Roman" w:cs="Times New Roman"/>
          <w:i w:val="0"/>
          <w:iCs w:val="0"/>
          <w:color w:val="auto"/>
          <w:sz w:val="22"/>
          <w:szCs w:val="22"/>
        </w:rPr>
        <w:t xml:space="preserve"> </w:t>
      </w:r>
      <w:r w:rsidR="00E26500" w:rsidRPr="00B95C71">
        <w:rPr>
          <w:rFonts w:ascii="Times New Roman" w:hAnsi="Times New Roman" w:cs="Times New Roman"/>
          <w:i w:val="0"/>
          <w:iCs w:val="0"/>
          <w:color w:val="auto"/>
          <w:sz w:val="22"/>
          <w:szCs w:val="22"/>
        </w:rPr>
        <w:t>Data Hasil One Hot Encoding</w:t>
      </w:r>
      <w:bookmarkEnd w:id="64"/>
      <w:bookmarkEnd w:id="65"/>
    </w:p>
    <w:tbl>
      <w:tblPr>
        <w:tblStyle w:val="TableGrid"/>
        <w:tblW w:w="0" w:type="auto"/>
        <w:tblInd w:w="445" w:type="dxa"/>
        <w:tblLook w:val="04A0" w:firstRow="1" w:lastRow="0" w:firstColumn="1" w:lastColumn="0" w:noHBand="0" w:noVBand="1"/>
      </w:tblPr>
      <w:tblGrid>
        <w:gridCol w:w="1979"/>
        <w:gridCol w:w="2026"/>
        <w:gridCol w:w="2026"/>
        <w:gridCol w:w="2026"/>
      </w:tblGrid>
      <w:tr w:rsidR="005B6AFD" w:rsidRPr="005B6AFD" w14:paraId="27359FFC" w14:textId="77777777" w:rsidTr="00090FD1">
        <w:tc>
          <w:tcPr>
            <w:tcW w:w="1979"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090FD1">
        <w:tc>
          <w:tcPr>
            <w:tcW w:w="1979"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090FD1">
        <w:tc>
          <w:tcPr>
            <w:tcW w:w="1979"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090FD1">
        <w:tc>
          <w:tcPr>
            <w:tcW w:w="1979"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090FD1">
        <w:tc>
          <w:tcPr>
            <w:tcW w:w="1979"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090FD1">
        <w:tc>
          <w:tcPr>
            <w:tcW w:w="1979"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090FD1">
        <w:tc>
          <w:tcPr>
            <w:tcW w:w="1979"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265A35B9" w14:textId="5E14E571"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dimana </w:t>
      </w:r>
      <w:r w:rsidR="00827EA2">
        <w:rPr>
          <w:rFonts w:ascii="Times New Roman" w:eastAsiaTheme="minorEastAsia" w:hAnsi="Times New Roman" w:cs="Times New Roman"/>
          <w:sz w:val="24"/>
          <w:szCs w:val="24"/>
        </w:rPr>
        <w:t>akan dibuat kolom baru</w:t>
      </w:r>
      <w:r>
        <w:rPr>
          <w:rFonts w:ascii="Times New Roman" w:eastAsiaTheme="minorEastAsia" w:hAnsi="Times New Roman" w:cs="Times New Roman"/>
          <w:sz w:val="24"/>
          <w:szCs w:val="24"/>
        </w:rPr>
        <w:t xml:space="preserve">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B0088F">
      <w:pPr>
        <w:pStyle w:val="SubBabBab3"/>
      </w:pPr>
      <w:bookmarkStart w:id="66" w:name="_Toc71190779"/>
      <w:r>
        <w:t>Training</w:t>
      </w:r>
      <w:bookmarkEnd w:id="66"/>
    </w:p>
    <w:p w14:paraId="63494B36" w14:textId="75EC0C33" w:rsidR="00815E04" w:rsidRDefault="00F01B9D" w:rsidP="00EA654D">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Proses training yang dilakukan oleh algoritma xgboost</w:t>
      </w:r>
      <w:r w:rsidR="00EA654D">
        <w:rPr>
          <w:rFonts w:ascii="Times New Roman" w:hAnsi="Times New Roman" w:cs="Times New Roman"/>
          <w:sz w:val="24"/>
          <w:szCs w:val="24"/>
        </w:rPr>
        <w:t xml:space="preserve"> dapat dilihat pada gambar 3.</w:t>
      </w:r>
      <w:r w:rsidR="003A2EF5">
        <w:rPr>
          <w:rFonts w:ascii="Times New Roman" w:hAnsi="Times New Roman" w:cs="Times New Roman"/>
          <w:sz w:val="24"/>
          <w:szCs w:val="24"/>
        </w:rPr>
        <w:t>3</w:t>
      </w:r>
      <w:r w:rsidR="00EA654D">
        <w:rPr>
          <w:rFonts w:ascii="Times New Roman" w:hAnsi="Times New Roman" w:cs="Times New Roman"/>
          <w:sz w:val="24"/>
          <w:szCs w:val="24"/>
        </w:rPr>
        <w:t xml:space="preserve"> di bawah ini.</w:t>
      </w:r>
    </w:p>
    <w:p w14:paraId="1BDA754B" w14:textId="77777777" w:rsidR="009272DD" w:rsidRPr="009272DD" w:rsidRDefault="009272DD" w:rsidP="00EA654D">
      <w:pPr>
        <w:pStyle w:val="ListParagraph"/>
        <w:spacing w:after="0" w:line="276" w:lineRule="auto"/>
        <w:ind w:left="0" w:firstLine="720"/>
        <w:rPr>
          <w:rFonts w:ascii="Times New Roman" w:hAnsi="Times New Roman" w:cs="Times New Roman"/>
        </w:rPr>
      </w:pPr>
    </w:p>
    <w:p w14:paraId="7BEE3829" w14:textId="77777777" w:rsidR="00650FC2" w:rsidRDefault="00E76B08" w:rsidP="00650FC2">
      <w:pPr>
        <w:pStyle w:val="ListParagraph"/>
        <w:keepNext/>
        <w:spacing w:after="0" w:line="276" w:lineRule="auto"/>
        <w:ind w:left="0"/>
        <w:jc w:val="center"/>
      </w:pPr>
      <w:r>
        <w:rPr>
          <w:noProof/>
        </w:rPr>
        <w:lastRenderedPageBreak/>
        <w:drawing>
          <wp:inline distT="0" distB="0" distL="0" distR="0" wp14:anchorId="085971C8" wp14:editId="6585644B">
            <wp:extent cx="4772644" cy="6749161"/>
            <wp:effectExtent l="19050" t="19050" r="28575" b="1397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88499" cy="6771582"/>
                    </a:xfrm>
                    <a:prstGeom prst="rect">
                      <a:avLst/>
                    </a:prstGeom>
                    <a:ln w="6350">
                      <a:solidFill>
                        <a:schemeClr val="tx1"/>
                      </a:solidFill>
                    </a:ln>
                  </pic:spPr>
                </pic:pic>
              </a:graphicData>
            </a:graphic>
          </wp:inline>
        </w:drawing>
      </w:r>
    </w:p>
    <w:p w14:paraId="4A08AC5F" w14:textId="11332388" w:rsidR="00E25AF4" w:rsidRPr="00650FC2" w:rsidRDefault="00650FC2" w:rsidP="00650FC2">
      <w:pPr>
        <w:pStyle w:val="Caption"/>
        <w:spacing w:after="0"/>
        <w:jc w:val="center"/>
        <w:rPr>
          <w:rFonts w:ascii="Times New Roman" w:hAnsi="Times New Roman" w:cs="Times New Roman"/>
          <w:i w:val="0"/>
          <w:iCs w:val="0"/>
          <w:color w:val="auto"/>
          <w:sz w:val="22"/>
          <w:szCs w:val="22"/>
        </w:rPr>
      </w:pPr>
      <w:bookmarkStart w:id="67" w:name="_Toc71190830"/>
      <w:r w:rsidRPr="00650FC2">
        <w:rPr>
          <w:rFonts w:ascii="Times New Roman" w:hAnsi="Times New Roman" w:cs="Times New Roman"/>
          <w:b/>
          <w:bCs/>
          <w:i w:val="0"/>
          <w:iCs w:val="0"/>
          <w:color w:val="auto"/>
          <w:sz w:val="22"/>
          <w:szCs w:val="22"/>
        </w:rPr>
        <w:t xml:space="preserve">Gambar 3. </w:t>
      </w:r>
      <w:r w:rsidRPr="00650FC2">
        <w:rPr>
          <w:rFonts w:ascii="Times New Roman" w:hAnsi="Times New Roman" w:cs="Times New Roman"/>
          <w:b/>
          <w:bCs/>
          <w:i w:val="0"/>
          <w:iCs w:val="0"/>
          <w:color w:val="auto"/>
          <w:sz w:val="22"/>
          <w:szCs w:val="22"/>
        </w:rPr>
        <w:fldChar w:fldCharType="begin"/>
      </w:r>
      <w:r w:rsidRPr="00650FC2">
        <w:rPr>
          <w:rFonts w:ascii="Times New Roman" w:hAnsi="Times New Roman" w:cs="Times New Roman"/>
          <w:b/>
          <w:bCs/>
          <w:i w:val="0"/>
          <w:iCs w:val="0"/>
          <w:color w:val="auto"/>
          <w:sz w:val="22"/>
          <w:szCs w:val="22"/>
        </w:rPr>
        <w:instrText xml:space="preserve"> SEQ Gambar_3. \* ARABIC </w:instrText>
      </w:r>
      <w:r w:rsidRPr="00650FC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w:t>
      </w:r>
      <w:r w:rsidRPr="00650FC2">
        <w:rPr>
          <w:rFonts w:ascii="Times New Roman" w:hAnsi="Times New Roman" w:cs="Times New Roman"/>
          <w:b/>
          <w:bCs/>
          <w:i w:val="0"/>
          <w:iCs w:val="0"/>
          <w:color w:val="auto"/>
          <w:sz w:val="22"/>
          <w:szCs w:val="22"/>
        </w:rPr>
        <w:fldChar w:fldCharType="end"/>
      </w:r>
      <w:r w:rsidRPr="00650FC2">
        <w:rPr>
          <w:rFonts w:ascii="Times New Roman" w:hAnsi="Times New Roman" w:cs="Times New Roman"/>
          <w:i w:val="0"/>
          <w:iCs w:val="0"/>
          <w:color w:val="auto"/>
          <w:sz w:val="22"/>
          <w:szCs w:val="22"/>
        </w:rPr>
        <w:t xml:space="preserve"> Flowchart Umum XgBoost</w:t>
      </w:r>
      <w:bookmarkEnd w:id="67"/>
    </w:p>
    <w:p w14:paraId="557EDE24" w14:textId="72B49E6D" w:rsidR="00E25AF4" w:rsidRPr="00650FC2" w:rsidRDefault="00E25AF4" w:rsidP="00F01B9D">
      <w:pPr>
        <w:pStyle w:val="ListParagraph"/>
        <w:spacing w:after="0" w:line="276" w:lineRule="auto"/>
        <w:jc w:val="center"/>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B76E22"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B76E22"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6A667424"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68" w:name="_Toc69323728"/>
      <w:bookmarkStart w:id="69" w:name="_Toc71190883"/>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8</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68"/>
      <w:bookmarkEnd w:id="69"/>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578B19C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0" w:name="_Toc69323729"/>
      <w:bookmarkStart w:id="71" w:name="_Toc71190884"/>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0"/>
      <w:bookmarkEnd w:id="7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76E2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76E2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76E22"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76E22"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649010ED"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2" w:name="_Toc69323581"/>
      <w:bookmarkStart w:id="73" w:name="_Toc7119083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2"/>
      <w:bookmarkEnd w:id="73"/>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B76E22"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B76E22"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9AD6864"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74" w:name="_Toc69323582"/>
      <w:bookmarkStart w:id="75" w:name="_Toc7119083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5</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4"/>
      <w:bookmarkEnd w:id="75"/>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B76E22"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1E82C7A"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76" w:name="_Toc69323583"/>
      <w:bookmarkStart w:id="77" w:name="_Toc7119083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6</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6"/>
      <w:bookmarkEnd w:id="77"/>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B76E22"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E04AFF7"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78" w:name="_Toc69323584"/>
      <w:bookmarkStart w:id="79" w:name="_Toc7119083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7</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78"/>
      <w:bookmarkEnd w:id="79"/>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B76E22"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BB8838A"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0" w:name="_Toc69323585"/>
      <w:bookmarkStart w:id="81" w:name="_Toc7119083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8</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0"/>
      <w:bookmarkEnd w:id="81"/>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B76E2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B101831"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2" w:name="_Toc69323586"/>
      <w:bookmarkStart w:id="83" w:name="_Toc7119083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9</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2"/>
      <w:bookmarkEnd w:id="83"/>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B76E22"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7AC6BC5E"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84" w:name="_Toc69323587"/>
      <w:bookmarkStart w:id="85" w:name="_Toc7119083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0</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4"/>
      <w:bookmarkEnd w:id="85"/>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B76E2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76E2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B76E2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B76E2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76E2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B76E22"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E7B953C"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6" w:name="_Toc69323588"/>
      <w:bookmarkStart w:id="87" w:name="_Toc7119083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1</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6"/>
      <w:bookmarkEnd w:id="87"/>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18E7247B"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88" w:name="_Toc69323589"/>
      <w:bookmarkStart w:id="89" w:name="_Toc7119083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2</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88"/>
      <w:bookmarkEnd w:id="89"/>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B76E2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76E2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B76E2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B76E2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B76E2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B76E22"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5ED7CA9"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0" w:name="_Toc69323590"/>
      <w:bookmarkStart w:id="91" w:name="_Toc71190840"/>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3</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0"/>
      <w:bookmarkEnd w:id="91"/>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B76E2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B76E2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B76E2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B76E2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B76E2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B76E22"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0BB452B"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2" w:name="_Toc69323591"/>
      <w:bookmarkStart w:id="93" w:name="_Toc71190841"/>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4</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2"/>
      <w:bookmarkEnd w:id="93"/>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B76E2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B76E2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B76E2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B76E2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B76E2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B76E22"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C20AED1"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94" w:name="_Toc69323592"/>
      <w:bookmarkStart w:id="95" w:name="_Toc7119084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5</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4"/>
      <w:bookmarkEnd w:id="95"/>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B76E22"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9515DDB"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6" w:name="_Toc69323593"/>
      <w:bookmarkStart w:id="97" w:name="_Toc7119084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6</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6"/>
      <w:bookmarkEnd w:id="97"/>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B41C6F3"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98" w:name="_Toc69323594"/>
      <w:bookmarkStart w:id="99" w:name="_Toc7119084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7</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98"/>
      <w:bookmarkEnd w:id="99"/>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B76E2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B76E2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B76E2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B76E2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B76E2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B76E22"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A2499AB"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0" w:name="_Toc69323595"/>
      <w:bookmarkStart w:id="101" w:name="_Toc7119084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8</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0"/>
      <w:bookmarkEnd w:id="101"/>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B76E2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B76E2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B76E2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B76E2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B76E2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B76E22"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719FB30"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2" w:name="_Toc69323596"/>
      <w:bookmarkStart w:id="103" w:name="_Toc7119084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9</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2"/>
      <w:bookmarkEnd w:id="103"/>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B76E2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B76E2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B76E2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B76E2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B76E2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B76E22"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1034D66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4" w:name="_Toc69323597"/>
      <w:bookmarkStart w:id="105" w:name="_Toc7119084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0</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4"/>
      <w:bookmarkEnd w:id="105"/>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B76E22"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B76E2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76E2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76E2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76E2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76E2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570586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6" w:name="_Toc69323598"/>
      <w:bookmarkStart w:id="107" w:name="_Toc7119084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1</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6"/>
      <w:bookmarkEnd w:id="107"/>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B76E2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76E2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76E2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76E22"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B76E2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76E2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76E2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76E2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76E2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68A66BA3"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08" w:name="_Toc69323730"/>
      <w:bookmarkStart w:id="109" w:name="_Toc71190885"/>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08"/>
      <w:bookmarkEnd w:id="10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B76E22"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335280F"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0" w:name="_Toc69323599"/>
      <w:bookmarkStart w:id="111" w:name="_Toc7119084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2</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0"/>
      <w:bookmarkEnd w:id="11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B76E2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B76E2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B76E2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B76E2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B76E2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B76E2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7D0A5B"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2" w:name="_Toc69323600"/>
      <w:bookmarkStart w:id="113" w:name="_Toc7119085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3</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2"/>
      <w:bookmarkEnd w:id="11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B76E2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B76E2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B76E2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B76E2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B76E2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B76E22"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849A343"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14" w:name="_Toc69323601"/>
      <w:bookmarkStart w:id="115" w:name="_Toc7119085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4</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4"/>
      <w:bookmarkEnd w:id="11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B76E2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B76E2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B76E2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B76E2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B76E22"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0F990E8"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16" w:name="_Toc69323602"/>
      <w:bookmarkStart w:id="117" w:name="_Toc7119085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5</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6"/>
      <w:bookmarkEnd w:id="11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B76E2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B76E2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B76E2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B76E2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B76E22"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35F483A"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603"/>
      <w:bookmarkStart w:id="119" w:name="_Toc7119085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6</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18"/>
      <w:bookmarkEnd w:id="11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B76E2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B76E2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B76E2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B76E2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B76E22"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6B16B23"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4"/>
      <w:bookmarkStart w:id="121" w:name="_Toc7119085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7</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0"/>
      <w:bookmarkEnd w:id="12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B76E2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B76E2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B76E2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B76E2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B76E2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B76E22"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D532BEA"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5"/>
      <w:bookmarkStart w:id="123" w:name="_Toc7119085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8</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2"/>
      <w:bookmarkEnd w:id="12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B76E2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B76E2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B76E2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B76E22"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35010A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4" w:name="_Toc69323606"/>
      <w:bookmarkStart w:id="125" w:name="_Toc7119085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29</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4"/>
      <w:bookmarkEnd w:id="125"/>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B76E2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76E2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B76E22"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86A7C52"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7"/>
      <w:bookmarkStart w:id="127" w:name="_Toc7119085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0</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6"/>
      <w:bookmarkEnd w:id="12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B76E2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B76E2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B76E2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B76E22"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8E24747"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8"/>
      <w:bookmarkStart w:id="129" w:name="_Toc7119085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1</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28"/>
      <w:bookmarkEnd w:id="12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B76E2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B76E2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B76E2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B76E22"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3E8A8448"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9"/>
      <w:bookmarkStart w:id="131" w:name="_Toc7119085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2</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0"/>
      <w:bookmarkEnd w:id="13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B76E2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B76E2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B76E2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B76E22"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4847FFB"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10"/>
      <w:bookmarkStart w:id="133" w:name="_Toc7119086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3</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2"/>
      <w:bookmarkEnd w:id="13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B76E2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B76E2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B76E2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B76E22"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1356932"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4" w:name="_Toc69323611"/>
      <w:bookmarkStart w:id="135" w:name="_Toc7119086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4</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4"/>
      <w:bookmarkEnd w:id="135"/>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B76E2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76E2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76E2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76E2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76E2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76E2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6B0DE84"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6" w:name="_Toc69323612"/>
      <w:bookmarkStart w:id="137" w:name="_Toc7119086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5</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6"/>
      <w:bookmarkEnd w:id="13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B76E2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76E2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76E2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76E2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76E2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38362E3E"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38" w:name="_Toc69323731"/>
      <w:bookmarkStart w:id="139" w:name="_Toc71190886"/>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38"/>
      <w:bookmarkEnd w:id="13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B9E2507" w:rsidR="00F84465" w:rsidRDefault="000E2EEA" w:rsidP="00E214D0">
      <w:pPr>
        <w:pStyle w:val="Caption"/>
        <w:spacing w:after="0"/>
        <w:jc w:val="center"/>
        <w:rPr>
          <w:rFonts w:ascii="Times New Roman" w:hAnsi="Times New Roman" w:cs="Times New Roman"/>
          <w:i w:val="0"/>
          <w:iCs w:val="0"/>
          <w:color w:val="auto"/>
          <w:sz w:val="22"/>
          <w:szCs w:val="22"/>
        </w:rPr>
      </w:pPr>
      <w:bookmarkStart w:id="140" w:name="_Toc69323613"/>
      <w:bookmarkStart w:id="141" w:name="_Toc71190863"/>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6</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0"/>
      <w:bookmarkEnd w:id="141"/>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42" w:name="_Toc71190780"/>
      <w:r>
        <w:t>Evaluasi</w:t>
      </w:r>
      <w:bookmarkEnd w:id="142"/>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3744F937"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3" w:name="_Toc69323732"/>
      <w:bookmarkStart w:id="144" w:name="_Toc71190887"/>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3"/>
      <w:bookmarkEnd w:id="14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4BDEA5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45" w:name="_Toc69323614"/>
      <w:bookmarkStart w:id="146" w:name="_Toc7119086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7</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45"/>
      <w:bookmarkEnd w:id="14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47" w:name="_Toc71190781"/>
      <w:r>
        <w:t>Proses Desain</w:t>
      </w:r>
      <w:bookmarkEnd w:id="14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w:t>
      </w:r>
      <w:r w:rsidR="00B02E20">
        <w:rPr>
          <w:rFonts w:ascii="Times New Roman" w:hAnsi="Times New Roman" w:cs="Times New Roman"/>
          <w:sz w:val="24"/>
          <w:szCs w:val="24"/>
        </w:rPr>
        <w:lastRenderedPageBreak/>
        <w:t>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48" w:name="_Toc71190782"/>
      <w:r>
        <w:t>Perancangan Sistem</w:t>
      </w:r>
      <w:bookmarkEnd w:id="14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23138BD7"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49" w:name="_Toc69323615"/>
      <w:bookmarkStart w:id="150" w:name="_Toc71190865"/>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8</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49"/>
      <w:bookmarkEnd w:id="15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65C48309"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51" w:name="_Toc69323616"/>
      <w:bookmarkStart w:id="152" w:name="_Toc71190866"/>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39</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51"/>
      <w:bookmarkEnd w:id="15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53" w:name="_Toc71190783"/>
      <w:r>
        <w:t>Perancangan Proses</w:t>
      </w:r>
      <w:bookmarkEnd w:id="15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795507E5"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54" w:name="_Toc69323617"/>
      <w:bookmarkStart w:id="155" w:name="_Toc71190867"/>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0</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54"/>
      <w:bookmarkEnd w:id="15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21CEB3A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56" w:name="_Toc69323618"/>
      <w:bookmarkStart w:id="157" w:name="_Toc71190868"/>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1</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56"/>
      <w:bookmarkEnd w:id="15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6B256990"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58" w:name="_Toc69323619"/>
      <w:bookmarkStart w:id="159" w:name="_Toc71190869"/>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2</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58"/>
      <w:bookmarkEnd w:id="15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4A680D49"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60" w:name="_Toc69323620"/>
      <w:bookmarkStart w:id="161" w:name="_Toc71190870"/>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3</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60"/>
      <w:r w:rsidR="00A772EE">
        <w:rPr>
          <w:rFonts w:ascii="Times New Roman" w:hAnsi="Times New Roman" w:cs="Times New Roman"/>
          <w:i w:val="0"/>
          <w:iCs w:val="0"/>
          <w:color w:val="auto"/>
          <w:sz w:val="22"/>
          <w:szCs w:val="22"/>
        </w:rPr>
        <w:t>Identifikasi</w:t>
      </w:r>
      <w:bookmarkEnd w:id="16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62" w:name="_Toc71190784"/>
      <w:r>
        <w:t>Perancangan Antarmuka</w:t>
      </w:r>
      <w:bookmarkEnd w:id="16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7DC7557C"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63" w:name="_Toc7119087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7D0B41">
        <w:rPr>
          <w:rFonts w:ascii="Times New Roman" w:hAnsi="Times New Roman" w:cs="Times New Roman"/>
          <w:b/>
          <w:bCs/>
          <w:i w:val="0"/>
          <w:iCs w:val="0"/>
          <w:noProof/>
          <w:color w:val="auto"/>
          <w:sz w:val="22"/>
          <w:szCs w:val="22"/>
        </w:rPr>
        <w:t>4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6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6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65" w:name="_Toc71190785"/>
      <w:r w:rsidRPr="00B0088F">
        <w:rPr>
          <w:rFonts w:ascii="Times New Roman" w:hAnsi="Times New Roman" w:cs="Times New Roman"/>
          <w:b/>
          <w:bCs/>
          <w:color w:val="auto"/>
          <w:sz w:val="28"/>
          <w:szCs w:val="28"/>
        </w:rPr>
        <w:lastRenderedPageBreak/>
        <w:t>DAFTAR PUSTAKA</w:t>
      </w:r>
      <w:bookmarkEnd w:id="164"/>
      <w:bookmarkEnd w:id="16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66" w:name="_Toc71190786"/>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6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387E7" w14:textId="77777777" w:rsidR="00B76E22" w:rsidRDefault="00B76E22" w:rsidP="008463C9">
      <w:pPr>
        <w:spacing w:after="0" w:line="240" w:lineRule="auto"/>
      </w:pPr>
      <w:r>
        <w:separator/>
      </w:r>
    </w:p>
  </w:endnote>
  <w:endnote w:type="continuationSeparator" w:id="0">
    <w:p w14:paraId="4EA4BDB4" w14:textId="77777777" w:rsidR="00B76E22" w:rsidRDefault="00B76E2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C16FA" w14:textId="77777777" w:rsidR="00B76E22" w:rsidRDefault="00B76E22" w:rsidP="008463C9">
      <w:pPr>
        <w:spacing w:after="0" w:line="240" w:lineRule="auto"/>
      </w:pPr>
      <w:r>
        <w:separator/>
      </w:r>
    </w:p>
  </w:footnote>
  <w:footnote w:type="continuationSeparator" w:id="0">
    <w:p w14:paraId="0336476A" w14:textId="77777777" w:rsidR="00B76E22" w:rsidRDefault="00B76E2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88127AD0"/>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6073"/>
    <w:rsid w:val="000163E7"/>
    <w:rsid w:val="00017D9B"/>
    <w:rsid w:val="000208AA"/>
    <w:rsid w:val="00020E06"/>
    <w:rsid w:val="00021991"/>
    <w:rsid w:val="00021EA2"/>
    <w:rsid w:val="00022228"/>
    <w:rsid w:val="000229AC"/>
    <w:rsid w:val="00022A0F"/>
    <w:rsid w:val="00022A31"/>
    <w:rsid w:val="00023323"/>
    <w:rsid w:val="00023819"/>
    <w:rsid w:val="00024126"/>
    <w:rsid w:val="0002495E"/>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1B6"/>
    <w:rsid w:val="00041509"/>
    <w:rsid w:val="00041DD0"/>
    <w:rsid w:val="00042B09"/>
    <w:rsid w:val="00042E68"/>
    <w:rsid w:val="00043093"/>
    <w:rsid w:val="0004342C"/>
    <w:rsid w:val="00043A99"/>
    <w:rsid w:val="00043E58"/>
    <w:rsid w:val="00044BA9"/>
    <w:rsid w:val="00044F1F"/>
    <w:rsid w:val="000455BA"/>
    <w:rsid w:val="00045D7D"/>
    <w:rsid w:val="00045DCA"/>
    <w:rsid w:val="0004605B"/>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3DBF"/>
    <w:rsid w:val="00064467"/>
    <w:rsid w:val="00064543"/>
    <w:rsid w:val="00064572"/>
    <w:rsid w:val="00065886"/>
    <w:rsid w:val="00066EBF"/>
    <w:rsid w:val="0006725E"/>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408B"/>
    <w:rsid w:val="00084A49"/>
    <w:rsid w:val="00084D38"/>
    <w:rsid w:val="0008525E"/>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B89"/>
    <w:rsid w:val="00097910"/>
    <w:rsid w:val="00097FE1"/>
    <w:rsid w:val="000A0947"/>
    <w:rsid w:val="000A0B95"/>
    <w:rsid w:val="000A0CBF"/>
    <w:rsid w:val="000A0FFE"/>
    <w:rsid w:val="000A14B1"/>
    <w:rsid w:val="000A1C14"/>
    <w:rsid w:val="000A1CC1"/>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25E"/>
    <w:rsid w:val="000C083E"/>
    <w:rsid w:val="000C0F01"/>
    <w:rsid w:val="000C1186"/>
    <w:rsid w:val="000C12E9"/>
    <w:rsid w:val="000C21C6"/>
    <w:rsid w:val="000C2F93"/>
    <w:rsid w:val="000C37BB"/>
    <w:rsid w:val="000C4187"/>
    <w:rsid w:val="000C4619"/>
    <w:rsid w:val="000C5210"/>
    <w:rsid w:val="000C59AD"/>
    <w:rsid w:val="000C5ACE"/>
    <w:rsid w:val="000C5BF2"/>
    <w:rsid w:val="000C6841"/>
    <w:rsid w:val="000C6DE3"/>
    <w:rsid w:val="000D05C1"/>
    <w:rsid w:val="000D085E"/>
    <w:rsid w:val="000D08FA"/>
    <w:rsid w:val="000D0945"/>
    <w:rsid w:val="000D155B"/>
    <w:rsid w:val="000D24AA"/>
    <w:rsid w:val="000D274B"/>
    <w:rsid w:val="000D2E76"/>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43E5"/>
    <w:rsid w:val="0010441B"/>
    <w:rsid w:val="00104632"/>
    <w:rsid w:val="001057D4"/>
    <w:rsid w:val="00105A7B"/>
    <w:rsid w:val="00106B57"/>
    <w:rsid w:val="00107349"/>
    <w:rsid w:val="00107921"/>
    <w:rsid w:val="0011029B"/>
    <w:rsid w:val="001111A4"/>
    <w:rsid w:val="00111D08"/>
    <w:rsid w:val="00111F24"/>
    <w:rsid w:val="0011271B"/>
    <w:rsid w:val="0011303F"/>
    <w:rsid w:val="00113D70"/>
    <w:rsid w:val="001142AD"/>
    <w:rsid w:val="0011509F"/>
    <w:rsid w:val="0011546F"/>
    <w:rsid w:val="00116461"/>
    <w:rsid w:val="001167E4"/>
    <w:rsid w:val="0011787D"/>
    <w:rsid w:val="00117970"/>
    <w:rsid w:val="00120765"/>
    <w:rsid w:val="00121D7B"/>
    <w:rsid w:val="00121D88"/>
    <w:rsid w:val="00122D03"/>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51E80"/>
    <w:rsid w:val="001523BA"/>
    <w:rsid w:val="001523F0"/>
    <w:rsid w:val="00152F77"/>
    <w:rsid w:val="001538BF"/>
    <w:rsid w:val="00153998"/>
    <w:rsid w:val="00153CCA"/>
    <w:rsid w:val="001546C7"/>
    <w:rsid w:val="0015497B"/>
    <w:rsid w:val="00154A59"/>
    <w:rsid w:val="00154F1D"/>
    <w:rsid w:val="001555A0"/>
    <w:rsid w:val="001555C5"/>
    <w:rsid w:val="00156133"/>
    <w:rsid w:val="00157415"/>
    <w:rsid w:val="0015746A"/>
    <w:rsid w:val="00160898"/>
    <w:rsid w:val="001617A4"/>
    <w:rsid w:val="0016228B"/>
    <w:rsid w:val="00162F55"/>
    <w:rsid w:val="001638E1"/>
    <w:rsid w:val="001644B0"/>
    <w:rsid w:val="00165111"/>
    <w:rsid w:val="00165318"/>
    <w:rsid w:val="00165636"/>
    <w:rsid w:val="00165B67"/>
    <w:rsid w:val="00165E17"/>
    <w:rsid w:val="001661B9"/>
    <w:rsid w:val="00166AE5"/>
    <w:rsid w:val="00167432"/>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A62"/>
    <w:rsid w:val="00191779"/>
    <w:rsid w:val="00191DA5"/>
    <w:rsid w:val="0019214B"/>
    <w:rsid w:val="001926C7"/>
    <w:rsid w:val="00192DE3"/>
    <w:rsid w:val="00193114"/>
    <w:rsid w:val="00193E6B"/>
    <w:rsid w:val="001941F8"/>
    <w:rsid w:val="001943F6"/>
    <w:rsid w:val="00194815"/>
    <w:rsid w:val="001961C3"/>
    <w:rsid w:val="00196C14"/>
    <w:rsid w:val="00196D0D"/>
    <w:rsid w:val="00196DEA"/>
    <w:rsid w:val="00196F87"/>
    <w:rsid w:val="0019746E"/>
    <w:rsid w:val="00197DDE"/>
    <w:rsid w:val="00197F3C"/>
    <w:rsid w:val="001A04E5"/>
    <w:rsid w:val="001A05AF"/>
    <w:rsid w:val="001A0A09"/>
    <w:rsid w:val="001A0CBA"/>
    <w:rsid w:val="001A1367"/>
    <w:rsid w:val="001A13B7"/>
    <w:rsid w:val="001A172B"/>
    <w:rsid w:val="001A27CC"/>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222B"/>
    <w:rsid w:val="001C2291"/>
    <w:rsid w:val="001C229E"/>
    <w:rsid w:val="001C3B6C"/>
    <w:rsid w:val="001C3CF6"/>
    <w:rsid w:val="001C3F41"/>
    <w:rsid w:val="001C4D16"/>
    <w:rsid w:val="001C50A7"/>
    <w:rsid w:val="001C55FA"/>
    <w:rsid w:val="001C566C"/>
    <w:rsid w:val="001C61FC"/>
    <w:rsid w:val="001C6A3F"/>
    <w:rsid w:val="001C6C85"/>
    <w:rsid w:val="001C6F17"/>
    <w:rsid w:val="001C7352"/>
    <w:rsid w:val="001C7399"/>
    <w:rsid w:val="001D0243"/>
    <w:rsid w:val="001D02F7"/>
    <w:rsid w:val="001D07AA"/>
    <w:rsid w:val="001D0BA0"/>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E2D"/>
    <w:rsid w:val="001D7E8B"/>
    <w:rsid w:val="001E0225"/>
    <w:rsid w:val="001E0AB6"/>
    <w:rsid w:val="001E0D63"/>
    <w:rsid w:val="001E1054"/>
    <w:rsid w:val="001E106D"/>
    <w:rsid w:val="001E1BBA"/>
    <w:rsid w:val="001E2359"/>
    <w:rsid w:val="001E2805"/>
    <w:rsid w:val="001E43C8"/>
    <w:rsid w:val="001E44A4"/>
    <w:rsid w:val="001E4FAA"/>
    <w:rsid w:val="001E5EFE"/>
    <w:rsid w:val="001E68E9"/>
    <w:rsid w:val="001E7221"/>
    <w:rsid w:val="001E76F7"/>
    <w:rsid w:val="001E79A1"/>
    <w:rsid w:val="001E7BBC"/>
    <w:rsid w:val="001F0389"/>
    <w:rsid w:val="001F0E93"/>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C6F"/>
    <w:rsid w:val="002051A4"/>
    <w:rsid w:val="00205356"/>
    <w:rsid w:val="0020577E"/>
    <w:rsid w:val="00206017"/>
    <w:rsid w:val="00206D79"/>
    <w:rsid w:val="00206DCC"/>
    <w:rsid w:val="00206E73"/>
    <w:rsid w:val="002076A5"/>
    <w:rsid w:val="00207BAE"/>
    <w:rsid w:val="00207DC0"/>
    <w:rsid w:val="00207F24"/>
    <w:rsid w:val="00207F87"/>
    <w:rsid w:val="0021061D"/>
    <w:rsid w:val="00210D92"/>
    <w:rsid w:val="00210E5F"/>
    <w:rsid w:val="00212205"/>
    <w:rsid w:val="00212486"/>
    <w:rsid w:val="002124E6"/>
    <w:rsid w:val="002125C0"/>
    <w:rsid w:val="00212865"/>
    <w:rsid w:val="00213191"/>
    <w:rsid w:val="0021396B"/>
    <w:rsid w:val="00213A04"/>
    <w:rsid w:val="00213E1F"/>
    <w:rsid w:val="002149BF"/>
    <w:rsid w:val="00214C3D"/>
    <w:rsid w:val="00214D72"/>
    <w:rsid w:val="00215758"/>
    <w:rsid w:val="00215AFD"/>
    <w:rsid w:val="0021675C"/>
    <w:rsid w:val="002170AF"/>
    <w:rsid w:val="002200A7"/>
    <w:rsid w:val="00221FCC"/>
    <w:rsid w:val="002222E7"/>
    <w:rsid w:val="002224D7"/>
    <w:rsid w:val="00222D57"/>
    <w:rsid w:val="0022306D"/>
    <w:rsid w:val="00223D43"/>
    <w:rsid w:val="00223D55"/>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1A"/>
    <w:rsid w:val="002439C6"/>
    <w:rsid w:val="0024451B"/>
    <w:rsid w:val="002449BB"/>
    <w:rsid w:val="00244A70"/>
    <w:rsid w:val="00244E68"/>
    <w:rsid w:val="00245A75"/>
    <w:rsid w:val="00246873"/>
    <w:rsid w:val="00247913"/>
    <w:rsid w:val="00247B95"/>
    <w:rsid w:val="00247BA8"/>
    <w:rsid w:val="00250A7A"/>
    <w:rsid w:val="00250FD8"/>
    <w:rsid w:val="00251EA0"/>
    <w:rsid w:val="00252590"/>
    <w:rsid w:val="00253A7B"/>
    <w:rsid w:val="00254252"/>
    <w:rsid w:val="00257194"/>
    <w:rsid w:val="0025724E"/>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3095"/>
    <w:rsid w:val="00273BD0"/>
    <w:rsid w:val="00273E16"/>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39F"/>
    <w:rsid w:val="002A7A79"/>
    <w:rsid w:val="002A7ED4"/>
    <w:rsid w:val="002B0071"/>
    <w:rsid w:val="002B0D05"/>
    <w:rsid w:val="002B1517"/>
    <w:rsid w:val="002B1D2A"/>
    <w:rsid w:val="002B1DFD"/>
    <w:rsid w:val="002B1F1F"/>
    <w:rsid w:val="002B204E"/>
    <w:rsid w:val="002B2B83"/>
    <w:rsid w:val="002B2E3F"/>
    <w:rsid w:val="002B2EE2"/>
    <w:rsid w:val="002B2F39"/>
    <w:rsid w:val="002B3288"/>
    <w:rsid w:val="002B42FF"/>
    <w:rsid w:val="002B4E7A"/>
    <w:rsid w:val="002B52DA"/>
    <w:rsid w:val="002B584C"/>
    <w:rsid w:val="002B628E"/>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65C2"/>
    <w:rsid w:val="002C766A"/>
    <w:rsid w:val="002D10BF"/>
    <w:rsid w:val="002D23A6"/>
    <w:rsid w:val="002D28C3"/>
    <w:rsid w:val="002D46E2"/>
    <w:rsid w:val="002D4B53"/>
    <w:rsid w:val="002D59F7"/>
    <w:rsid w:val="002D5C73"/>
    <w:rsid w:val="002D66C1"/>
    <w:rsid w:val="002D7839"/>
    <w:rsid w:val="002D7C1F"/>
    <w:rsid w:val="002D7F70"/>
    <w:rsid w:val="002E0A2D"/>
    <w:rsid w:val="002E1102"/>
    <w:rsid w:val="002E1851"/>
    <w:rsid w:val="002E23AC"/>
    <w:rsid w:val="002E2935"/>
    <w:rsid w:val="002E31B9"/>
    <w:rsid w:val="002E3603"/>
    <w:rsid w:val="002E41D3"/>
    <w:rsid w:val="002E43B0"/>
    <w:rsid w:val="002E4677"/>
    <w:rsid w:val="002E475E"/>
    <w:rsid w:val="002E50CC"/>
    <w:rsid w:val="002E51E8"/>
    <w:rsid w:val="002E5680"/>
    <w:rsid w:val="002E5868"/>
    <w:rsid w:val="002E59DE"/>
    <w:rsid w:val="002E5BC3"/>
    <w:rsid w:val="002E63C7"/>
    <w:rsid w:val="002E6618"/>
    <w:rsid w:val="002E6DF1"/>
    <w:rsid w:val="002E709E"/>
    <w:rsid w:val="002E7764"/>
    <w:rsid w:val="002F0A70"/>
    <w:rsid w:val="002F1FA4"/>
    <w:rsid w:val="002F2295"/>
    <w:rsid w:val="002F22B1"/>
    <w:rsid w:val="002F2DC9"/>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20231"/>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F29"/>
    <w:rsid w:val="003260D1"/>
    <w:rsid w:val="003307E6"/>
    <w:rsid w:val="00331748"/>
    <w:rsid w:val="00331A8E"/>
    <w:rsid w:val="00331BAD"/>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D8E"/>
    <w:rsid w:val="00345257"/>
    <w:rsid w:val="003461FC"/>
    <w:rsid w:val="003462F9"/>
    <w:rsid w:val="00346785"/>
    <w:rsid w:val="00347380"/>
    <w:rsid w:val="00347A78"/>
    <w:rsid w:val="00347AE5"/>
    <w:rsid w:val="003501A4"/>
    <w:rsid w:val="0035063A"/>
    <w:rsid w:val="003511F8"/>
    <w:rsid w:val="003512EB"/>
    <w:rsid w:val="00352271"/>
    <w:rsid w:val="003538C9"/>
    <w:rsid w:val="00354140"/>
    <w:rsid w:val="00354407"/>
    <w:rsid w:val="00354413"/>
    <w:rsid w:val="00354A45"/>
    <w:rsid w:val="00354B71"/>
    <w:rsid w:val="00354F10"/>
    <w:rsid w:val="003555A4"/>
    <w:rsid w:val="00355A27"/>
    <w:rsid w:val="00355C37"/>
    <w:rsid w:val="00356250"/>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89"/>
    <w:rsid w:val="0036590D"/>
    <w:rsid w:val="0036595E"/>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6B7"/>
    <w:rsid w:val="00373893"/>
    <w:rsid w:val="00373D1C"/>
    <w:rsid w:val="00373EE8"/>
    <w:rsid w:val="003740F9"/>
    <w:rsid w:val="0037507F"/>
    <w:rsid w:val="003750CB"/>
    <w:rsid w:val="00376305"/>
    <w:rsid w:val="00377178"/>
    <w:rsid w:val="00377803"/>
    <w:rsid w:val="003778C9"/>
    <w:rsid w:val="00377E12"/>
    <w:rsid w:val="00380786"/>
    <w:rsid w:val="00382395"/>
    <w:rsid w:val="003846DA"/>
    <w:rsid w:val="003854F1"/>
    <w:rsid w:val="003855AC"/>
    <w:rsid w:val="003855CD"/>
    <w:rsid w:val="00385A90"/>
    <w:rsid w:val="00385F44"/>
    <w:rsid w:val="00385FC0"/>
    <w:rsid w:val="00387116"/>
    <w:rsid w:val="00387F44"/>
    <w:rsid w:val="00390D65"/>
    <w:rsid w:val="00390DB8"/>
    <w:rsid w:val="00391160"/>
    <w:rsid w:val="00391615"/>
    <w:rsid w:val="00391887"/>
    <w:rsid w:val="00391CEF"/>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C1"/>
    <w:rsid w:val="003A2E93"/>
    <w:rsid w:val="003A2EF5"/>
    <w:rsid w:val="003A390E"/>
    <w:rsid w:val="003A4471"/>
    <w:rsid w:val="003A688C"/>
    <w:rsid w:val="003A6F5B"/>
    <w:rsid w:val="003A7643"/>
    <w:rsid w:val="003B03ED"/>
    <w:rsid w:val="003B0D11"/>
    <w:rsid w:val="003B10D6"/>
    <w:rsid w:val="003B1C83"/>
    <w:rsid w:val="003B2170"/>
    <w:rsid w:val="003B2E25"/>
    <w:rsid w:val="003B3A9E"/>
    <w:rsid w:val="003B3C15"/>
    <w:rsid w:val="003B3DC7"/>
    <w:rsid w:val="003B461B"/>
    <w:rsid w:val="003B4780"/>
    <w:rsid w:val="003B4DAB"/>
    <w:rsid w:val="003B5DF0"/>
    <w:rsid w:val="003B630D"/>
    <w:rsid w:val="003B64A9"/>
    <w:rsid w:val="003B67E0"/>
    <w:rsid w:val="003B685B"/>
    <w:rsid w:val="003B6B4E"/>
    <w:rsid w:val="003B6C55"/>
    <w:rsid w:val="003B6E2A"/>
    <w:rsid w:val="003C03FC"/>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F3E"/>
    <w:rsid w:val="003E365E"/>
    <w:rsid w:val="003E3E04"/>
    <w:rsid w:val="003E424C"/>
    <w:rsid w:val="003E456F"/>
    <w:rsid w:val="003E4828"/>
    <w:rsid w:val="003E5629"/>
    <w:rsid w:val="003E5825"/>
    <w:rsid w:val="003E5A45"/>
    <w:rsid w:val="003E704F"/>
    <w:rsid w:val="003E7098"/>
    <w:rsid w:val="003E7473"/>
    <w:rsid w:val="003F1125"/>
    <w:rsid w:val="003F11C1"/>
    <w:rsid w:val="003F14DF"/>
    <w:rsid w:val="003F2199"/>
    <w:rsid w:val="003F260D"/>
    <w:rsid w:val="003F2FC4"/>
    <w:rsid w:val="003F3074"/>
    <w:rsid w:val="003F3470"/>
    <w:rsid w:val="003F3517"/>
    <w:rsid w:val="003F3605"/>
    <w:rsid w:val="003F45F5"/>
    <w:rsid w:val="003F4E8B"/>
    <w:rsid w:val="003F5870"/>
    <w:rsid w:val="003F59D0"/>
    <w:rsid w:val="003F6226"/>
    <w:rsid w:val="003F6A3A"/>
    <w:rsid w:val="003F6DAC"/>
    <w:rsid w:val="003F7702"/>
    <w:rsid w:val="00400738"/>
    <w:rsid w:val="00400DE0"/>
    <w:rsid w:val="0040137B"/>
    <w:rsid w:val="0040161F"/>
    <w:rsid w:val="0040188A"/>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57A"/>
    <w:rsid w:val="00445951"/>
    <w:rsid w:val="00445FF5"/>
    <w:rsid w:val="004466A3"/>
    <w:rsid w:val="00446957"/>
    <w:rsid w:val="004470F9"/>
    <w:rsid w:val="00447256"/>
    <w:rsid w:val="004472BF"/>
    <w:rsid w:val="00447322"/>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3A0"/>
    <w:rsid w:val="00454561"/>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28C4"/>
    <w:rsid w:val="004737BE"/>
    <w:rsid w:val="004740F5"/>
    <w:rsid w:val="00474C13"/>
    <w:rsid w:val="0047505D"/>
    <w:rsid w:val="00476DBE"/>
    <w:rsid w:val="00477920"/>
    <w:rsid w:val="00477A41"/>
    <w:rsid w:val="00477DF3"/>
    <w:rsid w:val="004800FF"/>
    <w:rsid w:val="00480DA1"/>
    <w:rsid w:val="00481D40"/>
    <w:rsid w:val="004823B9"/>
    <w:rsid w:val="00482CA7"/>
    <w:rsid w:val="00483007"/>
    <w:rsid w:val="0048413D"/>
    <w:rsid w:val="004842B1"/>
    <w:rsid w:val="004855A0"/>
    <w:rsid w:val="00485A8F"/>
    <w:rsid w:val="0048644B"/>
    <w:rsid w:val="00486C83"/>
    <w:rsid w:val="00486E7D"/>
    <w:rsid w:val="00487267"/>
    <w:rsid w:val="0048791E"/>
    <w:rsid w:val="004907A2"/>
    <w:rsid w:val="00491ECD"/>
    <w:rsid w:val="004921A4"/>
    <w:rsid w:val="004926F5"/>
    <w:rsid w:val="004927DB"/>
    <w:rsid w:val="004937A2"/>
    <w:rsid w:val="00493BDA"/>
    <w:rsid w:val="004948CE"/>
    <w:rsid w:val="00495E43"/>
    <w:rsid w:val="00496038"/>
    <w:rsid w:val="004979A4"/>
    <w:rsid w:val="00497FBC"/>
    <w:rsid w:val="004A0D41"/>
    <w:rsid w:val="004A262E"/>
    <w:rsid w:val="004A2673"/>
    <w:rsid w:val="004A35C6"/>
    <w:rsid w:val="004A48A5"/>
    <w:rsid w:val="004A4AB9"/>
    <w:rsid w:val="004A5481"/>
    <w:rsid w:val="004A70C9"/>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4466"/>
    <w:rsid w:val="004C4576"/>
    <w:rsid w:val="004C4BD9"/>
    <w:rsid w:val="004C5CF7"/>
    <w:rsid w:val="004C68F0"/>
    <w:rsid w:val="004C68F8"/>
    <w:rsid w:val="004C7819"/>
    <w:rsid w:val="004C7A35"/>
    <w:rsid w:val="004D074C"/>
    <w:rsid w:val="004D0AE7"/>
    <w:rsid w:val="004D0E40"/>
    <w:rsid w:val="004D126F"/>
    <w:rsid w:val="004D1596"/>
    <w:rsid w:val="004D2117"/>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1AD4"/>
    <w:rsid w:val="004E2614"/>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3308"/>
    <w:rsid w:val="004F3759"/>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F54"/>
    <w:rsid w:val="0051354B"/>
    <w:rsid w:val="00513842"/>
    <w:rsid w:val="005138A1"/>
    <w:rsid w:val="00513CE5"/>
    <w:rsid w:val="005147F5"/>
    <w:rsid w:val="00514C48"/>
    <w:rsid w:val="00515980"/>
    <w:rsid w:val="005159E9"/>
    <w:rsid w:val="00516132"/>
    <w:rsid w:val="005161DF"/>
    <w:rsid w:val="00516D96"/>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161"/>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A78"/>
    <w:rsid w:val="00542473"/>
    <w:rsid w:val="0054342A"/>
    <w:rsid w:val="00543796"/>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E1A"/>
    <w:rsid w:val="0059521E"/>
    <w:rsid w:val="00595430"/>
    <w:rsid w:val="005956C0"/>
    <w:rsid w:val="005962CE"/>
    <w:rsid w:val="00596371"/>
    <w:rsid w:val="005968E1"/>
    <w:rsid w:val="00596C09"/>
    <w:rsid w:val="00596F33"/>
    <w:rsid w:val="005972F2"/>
    <w:rsid w:val="005973A3"/>
    <w:rsid w:val="00597771"/>
    <w:rsid w:val="005A03D5"/>
    <w:rsid w:val="005A0714"/>
    <w:rsid w:val="005A160B"/>
    <w:rsid w:val="005A242E"/>
    <w:rsid w:val="005A260D"/>
    <w:rsid w:val="005A2AF0"/>
    <w:rsid w:val="005A2BCE"/>
    <w:rsid w:val="005A2CED"/>
    <w:rsid w:val="005A2D84"/>
    <w:rsid w:val="005A38EA"/>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90F"/>
    <w:rsid w:val="005B5A97"/>
    <w:rsid w:val="005B6396"/>
    <w:rsid w:val="005B64EF"/>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5587"/>
    <w:rsid w:val="005D6725"/>
    <w:rsid w:val="005D7A9C"/>
    <w:rsid w:val="005E02E3"/>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6494"/>
    <w:rsid w:val="005E65C6"/>
    <w:rsid w:val="005E66F9"/>
    <w:rsid w:val="005E6B36"/>
    <w:rsid w:val="005E6B51"/>
    <w:rsid w:val="005E72A9"/>
    <w:rsid w:val="005E7726"/>
    <w:rsid w:val="005E7762"/>
    <w:rsid w:val="005E7881"/>
    <w:rsid w:val="005E7B2E"/>
    <w:rsid w:val="005E7CE6"/>
    <w:rsid w:val="005F0A83"/>
    <w:rsid w:val="005F0B79"/>
    <w:rsid w:val="005F0E6E"/>
    <w:rsid w:val="005F212E"/>
    <w:rsid w:val="005F21E6"/>
    <w:rsid w:val="005F26DB"/>
    <w:rsid w:val="005F3109"/>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4EF"/>
    <w:rsid w:val="006030DC"/>
    <w:rsid w:val="00603261"/>
    <w:rsid w:val="0060330E"/>
    <w:rsid w:val="006035BE"/>
    <w:rsid w:val="00604D10"/>
    <w:rsid w:val="0060583C"/>
    <w:rsid w:val="00605EDF"/>
    <w:rsid w:val="006060E7"/>
    <w:rsid w:val="0060619A"/>
    <w:rsid w:val="00606694"/>
    <w:rsid w:val="00606899"/>
    <w:rsid w:val="006068D4"/>
    <w:rsid w:val="00606B98"/>
    <w:rsid w:val="0061063B"/>
    <w:rsid w:val="006108BC"/>
    <w:rsid w:val="00610FFF"/>
    <w:rsid w:val="00611530"/>
    <w:rsid w:val="00611810"/>
    <w:rsid w:val="00611DE9"/>
    <w:rsid w:val="00612503"/>
    <w:rsid w:val="006126CD"/>
    <w:rsid w:val="00612E3B"/>
    <w:rsid w:val="00612FA1"/>
    <w:rsid w:val="0061323F"/>
    <w:rsid w:val="006136F7"/>
    <w:rsid w:val="006142D6"/>
    <w:rsid w:val="006148AE"/>
    <w:rsid w:val="006151FE"/>
    <w:rsid w:val="006158FD"/>
    <w:rsid w:val="006161A3"/>
    <w:rsid w:val="0061622E"/>
    <w:rsid w:val="00616293"/>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770"/>
    <w:rsid w:val="0064092C"/>
    <w:rsid w:val="00640DD1"/>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28CD"/>
    <w:rsid w:val="0065339E"/>
    <w:rsid w:val="00653DC4"/>
    <w:rsid w:val="00653ECA"/>
    <w:rsid w:val="00654172"/>
    <w:rsid w:val="006546C9"/>
    <w:rsid w:val="0065506C"/>
    <w:rsid w:val="006550AF"/>
    <w:rsid w:val="006556FF"/>
    <w:rsid w:val="00655DC7"/>
    <w:rsid w:val="00655E9D"/>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CF1"/>
    <w:rsid w:val="006B28B6"/>
    <w:rsid w:val="006B2A5E"/>
    <w:rsid w:val="006B3FB4"/>
    <w:rsid w:val="006B453B"/>
    <w:rsid w:val="006B496E"/>
    <w:rsid w:val="006B5D49"/>
    <w:rsid w:val="006B5D63"/>
    <w:rsid w:val="006B65EE"/>
    <w:rsid w:val="006B6F3F"/>
    <w:rsid w:val="006B7069"/>
    <w:rsid w:val="006C051E"/>
    <w:rsid w:val="006C0900"/>
    <w:rsid w:val="006C178F"/>
    <w:rsid w:val="006C2CEF"/>
    <w:rsid w:val="006C39D8"/>
    <w:rsid w:val="006C3EF8"/>
    <w:rsid w:val="006C4AC7"/>
    <w:rsid w:val="006C4D4F"/>
    <w:rsid w:val="006C4D80"/>
    <w:rsid w:val="006C4F09"/>
    <w:rsid w:val="006C4FA5"/>
    <w:rsid w:val="006C55E8"/>
    <w:rsid w:val="006C6301"/>
    <w:rsid w:val="006C6513"/>
    <w:rsid w:val="006C7025"/>
    <w:rsid w:val="006C74B2"/>
    <w:rsid w:val="006D05B1"/>
    <w:rsid w:val="006D0687"/>
    <w:rsid w:val="006D0BBD"/>
    <w:rsid w:val="006D0F91"/>
    <w:rsid w:val="006D1283"/>
    <w:rsid w:val="006D251F"/>
    <w:rsid w:val="006D2967"/>
    <w:rsid w:val="006D3420"/>
    <w:rsid w:val="006D3789"/>
    <w:rsid w:val="006D4702"/>
    <w:rsid w:val="006D51DB"/>
    <w:rsid w:val="006D5DA5"/>
    <w:rsid w:val="006D5E47"/>
    <w:rsid w:val="006D5EFD"/>
    <w:rsid w:val="006D5F37"/>
    <w:rsid w:val="006D67A3"/>
    <w:rsid w:val="006D6C23"/>
    <w:rsid w:val="006D6CCA"/>
    <w:rsid w:val="006D6D81"/>
    <w:rsid w:val="006D7487"/>
    <w:rsid w:val="006E295B"/>
    <w:rsid w:val="006E2DE5"/>
    <w:rsid w:val="006E32DB"/>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545"/>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E2E"/>
    <w:rsid w:val="00705450"/>
    <w:rsid w:val="007068ED"/>
    <w:rsid w:val="007071BE"/>
    <w:rsid w:val="00707CF1"/>
    <w:rsid w:val="00707EDC"/>
    <w:rsid w:val="0071051E"/>
    <w:rsid w:val="00711389"/>
    <w:rsid w:val="00711507"/>
    <w:rsid w:val="007115AC"/>
    <w:rsid w:val="0071208C"/>
    <w:rsid w:val="007120CA"/>
    <w:rsid w:val="007125F1"/>
    <w:rsid w:val="0071297B"/>
    <w:rsid w:val="00713D51"/>
    <w:rsid w:val="0071448C"/>
    <w:rsid w:val="00715D94"/>
    <w:rsid w:val="00716BC2"/>
    <w:rsid w:val="00716BF1"/>
    <w:rsid w:val="00716CBD"/>
    <w:rsid w:val="00716D6C"/>
    <w:rsid w:val="00717E2C"/>
    <w:rsid w:val="007202C0"/>
    <w:rsid w:val="007202E9"/>
    <w:rsid w:val="00720479"/>
    <w:rsid w:val="00721733"/>
    <w:rsid w:val="00721B05"/>
    <w:rsid w:val="00721F67"/>
    <w:rsid w:val="0072210F"/>
    <w:rsid w:val="007239F4"/>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69C"/>
    <w:rsid w:val="00762247"/>
    <w:rsid w:val="007628F8"/>
    <w:rsid w:val="00762B90"/>
    <w:rsid w:val="00762DEF"/>
    <w:rsid w:val="007633B6"/>
    <w:rsid w:val="00763EDE"/>
    <w:rsid w:val="007644FF"/>
    <w:rsid w:val="00764BA4"/>
    <w:rsid w:val="00765070"/>
    <w:rsid w:val="00765215"/>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664"/>
    <w:rsid w:val="00776820"/>
    <w:rsid w:val="00776B4E"/>
    <w:rsid w:val="00776D00"/>
    <w:rsid w:val="00776FEB"/>
    <w:rsid w:val="0077716D"/>
    <w:rsid w:val="007802C3"/>
    <w:rsid w:val="0078078E"/>
    <w:rsid w:val="0078088F"/>
    <w:rsid w:val="007824FA"/>
    <w:rsid w:val="00782518"/>
    <w:rsid w:val="007829DC"/>
    <w:rsid w:val="00782C75"/>
    <w:rsid w:val="0078360B"/>
    <w:rsid w:val="00783A14"/>
    <w:rsid w:val="00783A44"/>
    <w:rsid w:val="00783CDB"/>
    <w:rsid w:val="00783CE9"/>
    <w:rsid w:val="0078408C"/>
    <w:rsid w:val="007844E8"/>
    <w:rsid w:val="0078465B"/>
    <w:rsid w:val="0078485F"/>
    <w:rsid w:val="00784D57"/>
    <w:rsid w:val="007850A6"/>
    <w:rsid w:val="007853EF"/>
    <w:rsid w:val="007858BD"/>
    <w:rsid w:val="00787172"/>
    <w:rsid w:val="00787750"/>
    <w:rsid w:val="007878B5"/>
    <w:rsid w:val="00787F9F"/>
    <w:rsid w:val="007903C0"/>
    <w:rsid w:val="00790855"/>
    <w:rsid w:val="00790D16"/>
    <w:rsid w:val="00791544"/>
    <w:rsid w:val="00791829"/>
    <w:rsid w:val="00791914"/>
    <w:rsid w:val="00791F8C"/>
    <w:rsid w:val="00791FC9"/>
    <w:rsid w:val="0079223E"/>
    <w:rsid w:val="007922F9"/>
    <w:rsid w:val="0079337F"/>
    <w:rsid w:val="007934BD"/>
    <w:rsid w:val="00793B77"/>
    <w:rsid w:val="00793BFB"/>
    <w:rsid w:val="00793D90"/>
    <w:rsid w:val="00794458"/>
    <w:rsid w:val="00795B69"/>
    <w:rsid w:val="007973DA"/>
    <w:rsid w:val="00797621"/>
    <w:rsid w:val="00797B8F"/>
    <w:rsid w:val="007A014A"/>
    <w:rsid w:val="007A02E1"/>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7099"/>
    <w:rsid w:val="007A72E1"/>
    <w:rsid w:val="007A7671"/>
    <w:rsid w:val="007A778D"/>
    <w:rsid w:val="007A7842"/>
    <w:rsid w:val="007B1634"/>
    <w:rsid w:val="007B1812"/>
    <w:rsid w:val="007B1DE3"/>
    <w:rsid w:val="007B284E"/>
    <w:rsid w:val="007B29D4"/>
    <w:rsid w:val="007B3B4B"/>
    <w:rsid w:val="007B3B72"/>
    <w:rsid w:val="007B3D04"/>
    <w:rsid w:val="007B42D0"/>
    <w:rsid w:val="007B445D"/>
    <w:rsid w:val="007B51D5"/>
    <w:rsid w:val="007B598E"/>
    <w:rsid w:val="007B5B2C"/>
    <w:rsid w:val="007B5E9B"/>
    <w:rsid w:val="007B6101"/>
    <w:rsid w:val="007B6809"/>
    <w:rsid w:val="007B7F24"/>
    <w:rsid w:val="007C055A"/>
    <w:rsid w:val="007C076F"/>
    <w:rsid w:val="007C09C5"/>
    <w:rsid w:val="007C0A5F"/>
    <w:rsid w:val="007C0C18"/>
    <w:rsid w:val="007C1596"/>
    <w:rsid w:val="007C179A"/>
    <w:rsid w:val="007C17B6"/>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D010D"/>
    <w:rsid w:val="007D0B41"/>
    <w:rsid w:val="007D16CD"/>
    <w:rsid w:val="007D1717"/>
    <w:rsid w:val="007D1810"/>
    <w:rsid w:val="007D1C3E"/>
    <w:rsid w:val="007D2167"/>
    <w:rsid w:val="007D27C5"/>
    <w:rsid w:val="007D3B71"/>
    <w:rsid w:val="007D4666"/>
    <w:rsid w:val="007D4C88"/>
    <w:rsid w:val="007D4F89"/>
    <w:rsid w:val="007D5851"/>
    <w:rsid w:val="007D5B3F"/>
    <w:rsid w:val="007D5BFF"/>
    <w:rsid w:val="007D6C09"/>
    <w:rsid w:val="007D7447"/>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F0108"/>
    <w:rsid w:val="007F0E86"/>
    <w:rsid w:val="007F200E"/>
    <w:rsid w:val="007F258F"/>
    <w:rsid w:val="007F2694"/>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7047"/>
    <w:rsid w:val="008074FD"/>
    <w:rsid w:val="00807925"/>
    <w:rsid w:val="00807F74"/>
    <w:rsid w:val="00810CA9"/>
    <w:rsid w:val="00810E31"/>
    <w:rsid w:val="00811ADB"/>
    <w:rsid w:val="00811B23"/>
    <w:rsid w:val="00811D5E"/>
    <w:rsid w:val="00811F57"/>
    <w:rsid w:val="00812171"/>
    <w:rsid w:val="00812B98"/>
    <w:rsid w:val="00813C7A"/>
    <w:rsid w:val="00815720"/>
    <w:rsid w:val="0081579C"/>
    <w:rsid w:val="00815D1D"/>
    <w:rsid w:val="00815E04"/>
    <w:rsid w:val="0081616E"/>
    <w:rsid w:val="0081652F"/>
    <w:rsid w:val="0081704A"/>
    <w:rsid w:val="00817353"/>
    <w:rsid w:val="0081741D"/>
    <w:rsid w:val="00817F0C"/>
    <w:rsid w:val="008201B3"/>
    <w:rsid w:val="008203DC"/>
    <w:rsid w:val="008205F1"/>
    <w:rsid w:val="00820749"/>
    <w:rsid w:val="0082079B"/>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8C8"/>
    <w:rsid w:val="00827EA2"/>
    <w:rsid w:val="00827ECD"/>
    <w:rsid w:val="00830043"/>
    <w:rsid w:val="00830479"/>
    <w:rsid w:val="00830660"/>
    <w:rsid w:val="008307BD"/>
    <w:rsid w:val="0083084B"/>
    <w:rsid w:val="008316F6"/>
    <w:rsid w:val="00831E62"/>
    <w:rsid w:val="00831E68"/>
    <w:rsid w:val="00832787"/>
    <w:rsid w:val="0083300D"/>
    <w:rsid w:val="0083441A"/>
    <w:rsid w:val="008349CD"/>
    <w:rsid w:val="00834E6F"/>
    <w:rsid w:val="008353F9"/>
    <w:rsid w:val="00835821"/>
    <w:rsid w:val="00835911"/>
    <w:rsid w:val="008359C6"/>
    <w:rsid w:val="00835A63"/>
    <w:rsid w:val="00836333"/>
    <w:rsid w:val="00836929"/>
    <w:rsid w:val="0083695B"/>
    <w:rsid w:val="008369C0"/>
    <w:rsid w:val="0083704C"/>
    <w:rsid w:val="008375AD"/>
    <w:rsid w:val="00840925"/>
    <w:rsid w:val="008410D9"/>
    <w:rsid w:val="008415C5"/>
    <w:rsid w:val="008425A3"/>
    <w:rsid w:val="00842BF6"/>
    <w:rsid w:val="008430FC"/>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3138"/>
    <w:rsid w:val="008538C8"/>
    <w:rsid w:val="00853AB3"/>
    <w:rsid w:val="008546A4"/>
    <w:rsid w:val="0085515A"/>
    <w:rsid w:val="00855757"/>
    <w:rsid w:val="0085586E"/>
    <w:rsid w:val="00855DDF"/>
    <w:rsid w:val="0085691A"/>
    <w:rsid w:val="008573F7"/>
    <w:rsid w:val="008576BA"/>
    <w:rsid w:val="00857A6A"/>
    <w:rsid w:val="00857B65"/>
    <w:rsid w:val="008610CA"/>
    <w:rsid w:val="00861271"/>
    <w:rsid w:val="00861FC4"/>
    <w:rsid w:val="008627DC"/>
    <w:rsid w:val="00862BF1"/>
    <w:rsid w:val="00863294"/>
    <w:rsid w:val="00863784"/>
    <w:rsid w:val="00863BB0"/>
    <w:rsid w:val="008641DB"/>
    <w:rsid w:val="00864BBA"/>
    <w:rsid w:val="008659D5"/>
    <w:rsid w:val="00865D69"/>
    <w:rsid w:val="0086677C"/>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5109"/>
    <w:rsid w:val="008758C8"/>
    <w:rsid w:val="00875DF8"/>
    <w:rsid w:val="00875F9D"/>
    <w:rsid w:val="00876786"/>
    <w:rsid w:val="008776AE"/>
    <w:rsid w:val="00877B60"/>
    <w:rsid w:val="008802DA"/>
    <w:rsid w:val="00881A13"/>
    <w:rsid w:val="008825CE"/>
    <w:rsid w:val="0088291A"/>
    <w:rsid w:val="00882D3A"/>
    <w:rsid w:val="00882E6A"/>
    <w:rsid w:val="008838BF"/>
    <w:rsid w:val="008838D1"/>
    <w:rsid w:val="00883CCD"/>
    <w:rsid w:val="00884CB1"/>
    <w:rsid w:val="00884D11"/>
    <w:rsid w:val="00886B8F"/>
    <w:rsid w:val="00886E23"/>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5A18"/>
    <w:rsid w:val="008960C7"/>
    <w:rsid w:val="00896C16"/>
    <w:rsid w:val="00896CDF"/>
    <w:rsid w:val="00897117"/>
    <w:rsid w:val="00897374"/>
    <w:rsid w:val="00897BD6"/>
    <w:rsid w:val="008A0263"/>
    <w:rsid w:val="008A0582"/>
    <w:rsid w:val="008A0E53"/>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C28"/>
    <w:rsid w:val="008B720A"/>
    <w:rsid w:val="008C07CE"/>
    <w:rsid w:val="008C11AA"/>
    <w:rsid w:val="008C1FEF"/>
    <w:rsid w:val="008C239C"/>
    <w:rsid w:val="008C27E5"/>
    <w:rsid w:val="008C2D40"/>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D007A"/>
    <w:rsid w:val="008D0CC5"/>
    <w:rsid w:val="008D1025"/>
    <w:rsid w:val="008D138C"/>
    <w:rsid w:val="008D15D1"/>
    <w:rsid w:val="008D1A9F"/>
    <w:rsid w:val="008D27F9"/>
    <w:rsid w:val="008D2DB9"/>
    <w:rsid w:val="008D3CBA"/>
    <w:rsid w:val="008D3EA7"/>
    <w:rsid w:val="008D4FE9"/>
    <w:rsid w:val="008D5726"/>
    <w:rsid w:val="008D5CA3"/>
    <w:rsid w:val="008D7FE4"/>
    <w:rsid w:val="008E014C"/>
    <w:rsid w:val="008E0339"/>
    <w:rsid w:val="008E098D"/>
    <w:rsid w:val="008E0D89"/>
    <w:rsid w:val="008E16B6"/>
    <w:rsid w:val="008E25B1"/>
    <w:rsid w:val="008E26A9"/>
    <w:rsid w:val="008E3F40"/>
    <w:rsid w:val="008E4278"/>
    <w:rsid w:val="008E4792"/>
    <w:rsid w:val="008E490A"/>
    <w:rsid w:val="008E4D09"/>
    <w:rsid w:val="008E6982"/>
    <w:rsid w:val="008E7DA3"/>
    <w:rsid w:val="008F0164"/>
    <w:rsid w:val="008F0FFC"/>
    <w:rsid w:val="008F11DE"/>
    <w:rsid w:val="008F20CF"/>
    <w:rsid w:val="008F21DC"/>
    <w:rsid w:val="008F2514"/>
    <w:rsid w:val="008F2A3A"/>
    <w:rsid w:val="008F48AE"/>
    <w:rsid w:val="008F4B2B"/>
    <w:rsid w:val="008F5C55"/>
    <w:rsid w:val="008F61D2"/>
    <w:rsid w:val="008F61F3"/>
    <w:rsid w:val="008F6A79"/>
    <w:rsid w:val="008F73AA"/>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4A6"/>
    <w:rsid w:val="009112C1"/>
    <w:rsid w:val="0091151D"/>
    <w:rsid w:val="009119DC"/>
    <w:rsid w:val="00911A64"/>
    <w:rsid w:val="00913334"/>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F35"/>
    <w:rsid w:val="0092292D"/>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C9E"/>
    <w:rsid w:val="00935AE1"/>
    <w:rsid w:val="00935C54"/>
    <w:rsid w:val="0093626B"/>
    <w:rsid w:val="00936744"/>
    <w:rsid w:val="0093711B"/>
    <w:rsid w:val="0093728F"/>
    <w:rsid w:val="009372F2"/>
    <w:rsid w:val="00937641"/>
    <w:rsid w:val="009400FF"/>
    <w:rsid w:val="0094043D"/>
    <w:rsid w:val="00940770"/>
    <w:rsid w:val="00941A63"/>
    <w:rsid w:val="00941DDC"/>
    <w:rsid w:val="0094275F"/>
    <w:rsid w:val="00942821"/>
    <w:rsid w:val="00942951"/>
    <w:rsid w:val="00942C6D"/>
    <w:rsid w:val="009435B7"/>
    <w:rsid w:val="009448A5"/>
    <w:rsid w:val="0094491A"/>
    <w:rsid w:val="00945208"/>
    <w:rsid w:val="00945429"/>
    <w:rsid w:val="0094557E"/>
    <w:rsid w:val="009469B5"/>
    <w:rsid w:val="0094755C"/>
    <w:rsid w:val="00947A51"/>
    <w:rsid w:val="00950222"/>
    <w:rsid w:val="00950B10"/>
    <w:rsid w:val="00950B1A"/>
    <w:rsid w:val="009513EF"/>
    <w:rsid w:val="009516F3"/>
    <w:rsid w:val="00952154"/>
    <w:rsid w:val="0095228D"/>
    <w:rsid w:val="00952D0B"/>
    <w:rsid w:val="00954730"/>
    <w:rsid w:val="00954A15"/>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41D7"/>
    <w:rsid w:val="009641EA"/>
    <w:rsid w:val="00964D2B"/>
    <w:rsid w:val="00966163"/>
    <w:rsid w:val="00966853"/>
    <w:rsid w:val="00966EA3"/>
    <w:rsid w:val="009670BF"/>
    <w:rsid w:val="00970C2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6155"/>
    <w:rsid w:val="00976541"/>
    <w:rsid w:val="00976E01"/>
    <w:rsid w:val="009771D5"/>
    <w:rsid w:val="0097728C"/>
    <w:rsid w:val="00977418"/>
    <w:rsid w:val="00977FC6"/>
    <w:rsid w:val="009809B5"/>
    <w:rsid w:val="00981C36"/>
    <w:rsid w:val="00981FF7"/>
    <w:rsid w:val="0098270A"/>
    <w:rsid w:val="00982A43"/>
    <w:rsid w:val="00982D64"/>
    <w:rsid w:val="00982D76"/>
    <w:rsid w:val="00982F86"/>
    <w:rsid w:val="00985619"/>
    <w:rsid w:val="00985B22"/>
    <w:rsid w:val="00986631"/>
    <w:rsid w:val="00986B02"/>
    <w:rsid w:val="00986EC4"/>
    <w:rsid w:val="00986F05"/>
    <w:rsid w:val="009877BB"/>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62BE"/>
    <w:rsid w:val="009C6525"/>
    <w:rsid w:val="009C6709"/>
    <w:rsid w:val="009C6960"/>
    <w:rsid w:val="009C6D26"/>
    <w:rsid w:val="009C743F"/>
    <w:rsid w:val="009C749F"/>
    <w:rsid w:val="009C74D8"/>
    <w:rsid w:val="009C7522"/>
    <w:rsid w:val="009C79AD"/>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6D9"/>
    <w:rsid w:val="009E0B03"/>
    <w:rsid w:val="009E0C5E"/>
    <w:rsid w:val="009E11F8"/>
    <w:rsid w:val="009E12E5"/>
    <w:rsid w:val="009E167E"/>
    <w:rsid w:val="009E189B"/>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50"/>
    <w:rsid w:val="009F10E0"/>
    <w:rsid w:val="009F1971"/>
    <w:rsid w:val="009F19C1"/>
    <w:rsid w:val="009F2031"/>
    <w:rsid w:val="009F3029"/>
    <w:rsid w:val="009F4143"/>
    <w:rsid w:val="009F4D4A"/>
    <w:rsid w:val="009F4FCF"/>
    <w:rsid w:val="009F6170"/>
    <w:rsid w:val="009F64B3"/>
    <w:rsid w:val="009F720B"/>
    <w:rsid w:val="009F720E"/>
    <w:rsid w:val="009F78FB"/>
    <w:rsid w:val="009F7DA3"/>
    <w:rsid w:val="00A01004"/>
    <w:rsid w:val="00A01CE1"/>
    <w:rsid w:val="00A027A1"/>
    <w:rsid w:val="00A028D4"/>
    <w:rsid w:val="00A02BED"/>
    <w:rsid w:val="00A02EEB"/>
    <w:rsid w:val="00A03A6C"/>
    <w:rsid w:val="00A04824"/>
    <w:rsid w:val="00A04952"/>
    <w:rsid w:val="00A04BA1"/>
    <w:rsid w:val="00A05415"/>
    <w:rsid w:val="00A0617B"/>
    <w:rsid w:val="00A06A1C"/>
    <w:rsid w:val="00A076F5"/>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3CB"/>
    <w:rsid w:val="00A36D29"/>
    <w:rsid w:val="00A371AE"/>
    <w:rsid w:val="00A372B1"/>
    <w:rsid w:val="00A373FB"/>
    <w:rsid w:val="00A37DB1"/>
    <w:rsid w:val="00A37F8D"/>
    <w:rsid w:val="00A37FA2"/>
    <w:rsid w:val="00A40A38"/>
    <w:rsid w:val="00A430B5"/>
    <w:rsid w:val="00A44408"/>
    <w:rsid w:val="00A4517B"/>
    <w:rsid w:val="00A45519"/>
    <w:rsid w:val="00A45E11"/>
    <w:rsid w:val="00A47745"/>
    <w:rsid w:val="00A4778B"/>
    <w:rsid w:val="00A47B38"/>
    <w:rsid w:val="00A47EF9"/>
    <w:rsid w:val="00A501F6"/>
    <w:rsid w:val="00A50845"/>
    <w:rsid w:val="00A50CBA"/>
    <w:rsid w:val="00A513B4"/>
    <w:rsid w:val="00A5200F"/>
    <w:rsid w:val="00A52B53"/>
    <w:rsid w:val="00A54015"/>
    <w:rsid w:val="00A54275"/>
    <w:rsid w:val="00A542E8"/>
    <w:rsid w:val="00A54ED5"/>
    <w:rsid w:val="00A559A0"/>
    <w:rsid w:val="00A55D97"/>
    <w:rsid w:val="00A560A9"/>
    <w:rsid w:val="00A56B1E"/>
    <w:rsid w:val="00A56F93"/>
    <w:rsid w:val="00A571CE"/>
    <w:rsid w:val="00A60019"/>
    <w:rsid w:val="00A6042F"/>
    <w:rsid w:val="00A61623"/>
    <w:rsid w:val="00A62000"/>
    <w:rsid w:val="00A63206"/>
    <w:rsid w:val="00A634B9"/>
    <w:rsid w:val="00A634C0"/>
    <w:rsid w:val="00A6402A"/>
    <w:rsid w:val="00A647D7"/>
    <w:rsid w:val="00A64B84"/>
    <w:rsid w:val="00A65387"/>
    <w:rsid w:val="00A667B8"/>
    <w:rsid w:val="00A6693D"/>
    <w:rsid w:val="00A66C8F"/>
    <w:rsid w:val="00A66CAC"/>
    <w:rsid w:val="00A67170"/>
    <w:rsid w:val="00A7028C"/>
    <w:rsid w:val="00A70842"/>
    <w:rsid w:val="00A70B85"/>
    <w:rsid w:val="00A71EC5"/>
    <w:rsid w:val="00A724A5"/>
    <w:rsid w:val="00A72E6B"/>
    <w:rsid w:val="00A7343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752D"/>
    <w:rsid w:val="00A875BA"/>
    <w:rsid w:val="00A8770B"/>
    <w:rsid w:val="00A87DCA"/>
    <w:rsid w:val="00A903CF"/>
    <w:rsid w:val="00A90D9E"/>
    <w:rsid w:val="00A91105"/>
    <w:rsid w:val="00A911D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7C"/>
    <w:rsid w:val="00AB1A6A"/>
    <w:rsid w:val="00AB1AA8"/>
    <w:rsid w:val="00AB25D4"/>
    <w:rsid w:val="00AB30EA"/>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3A31"/>
    <w:rsid w:val="00AC3D95"/>
    <w:rsid w:val="00AC46D6"/>
    <w:rsid w:val="00AC4C98"/>
    <w:rsid w:val="00AC5323"/>
    <w:rsid w:val="00AC5F12"/>
    <w:rsid w:val="00AC794E"/>
    <w:rsid w:val="00AC79BD"/>
    <w:rsid w:val="00AC7EE8"/>
    <w:rsid w:val="00AD0063"/>
    <w:rsid w:val="00AD05A0"/>
    <w:rsid w:val="00AD0702"/>
    <w:rsid w:val="00AD0A94"/>
    <w:rsid w:val="00AD10FC"/>
    <w:rsid w:val="00AD11DD"/>
    <w:rsid w:val="00AD139C"/>
    <w:rsid w:val="00AD1469"/>
    <w:rsid w:val="00AD19CA"/>
    <w:rsid w:val="00AD253F"/>
    <w:rsid w:val="00AD28A2"/>
    <w:rsid w:val="00AD2B75"/>
    <w:rsid w:val="00AD32FC"/>
    <w:rsid w:val="00AD39A9"/>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54AA"/>
    <w:rsid w:val="00AE5A1B"/>
    <w:rsid w:val="00AE684B"/>
    <w:rsid w:val="00AE691B"/>
    <w:rsid w:val="00AE6EE0"/>
    <w:rsid w:val="00AE7C7F"/>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10CF"/>
    <w:rsid w:val="00B12D21"/>
    <w:rsid w:val="00B12F4F"/>
    <w:rsid w:val="00B1391C"/>
    <w:rsid w:val="00B146C8"/>
    <w:rsid w:val="00B14854"/>
    <w:rsid w:val="00B14F9E"/>
    <w:rsid w:val="00B151AF"/>
    <w:rsid w:val="00B15B97"/>
    <w:rsid w:val="00B16472"/>
    <w:rsid w:val="00B16AB6"/>
    <w:rsid w:val="00B16BE1"/>
    <w:rsid w:val="00B17434"/>
    <w:rsid w:val="00B1746F"/>
    <w:rsid w:val="00B1783E"/>
    <w:rsid w:val="00B206B9"/>
    <w:rsid w:val="00B20A34"/>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2696"/>
    <w:rsid w:val="00B32D6D"/>
    <w:rsid w:val="00B342BC"/>
    <w:rsid w:val="00B35CEA"/>
    <w:rsid w:val="00B3634D"/>
    <w:rsid w:val="00B36875"/>
    <w:rsid w:val="00B37BDE"/>
    <w:rsid w:val="00B409D5"/>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CE7"/>
    <w:rsid w:val="00B50230"/>
    <w:rsid w:val="00B50391"/>
    <w:rsid w:val="00B52C0B"/>
    <w:rsid w:val="00B52EF8"/>
    <w:rsid w:val="00B53423"/>
    <w:rsid w:val="00B53817"/>
    <w:rsid w:val="00B5396B"/>
    <w:rsid w:val="00B540BF"/>
    <w:rsid w:val="00B5568C"/>
    <w:rsid w:val="00B55A22"/>
    <w:rsid w:val="00B55E25"/>
    <w:rsid w:val="00B56114"/>
    <w:rsid w:val="00B5649C"/>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A6A"/>
    <w:rsid w:val="00B70427"/>
    <w:rsid w:val="00B71AD7"/>
    <w:rsid w:val="00B71D3D"/>
    <w:rsid w:val="00B71DC2"/>
    <w:rsid w:val="00B7258C"/>
    <w:rsid w:val="00B728B0"/>
    <w:rsid w:val="00B72B3B"/>
    <w:rsid w:val="00B72FA0"/>
    <w:rsid w:val="00B73D9E"/>
    <w:rsid w:val="00B741DD"/>
    <w:rsid w:val="00B746DC"/>
    <w:rsid w:val="00B76827"/>
    <w:rsid w:val="00B76E22"/>
    <w:rsid w:val="00B77FBE"/>
    <w:rsid w:val="00B80652"/>
    <w:rsid w:val="00B80DAD"/>
    <w:rsid w:val="00B80F89"/>
    <w:rsid w:val="00B818C9"/>
    <w:rsid w:val="00B81950"/>
    <w:rsid w:val="00B819A3"/>
    <w:rsid w:val="00B81D76"/>
    <w:rsid w:val="00B82F2E"/>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ECB"/>
    <w:rsid w:val="00BC14E5"/>
    <w:rsid w:val="00BC1CC5"/>
    <w:rsid w:val="00BC3076"/>
    <w:rsid w:val="00BC336C"/>
    <w:rsid w:val="00BC3ECB"/>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6B3"/>
    <w:rsid w:val="00C22454"/>
    <w:rsid w:val="00C2290C"/>
    <w:rsid w:val="00C22F05"/>
    <w:rsid w:val="00C23B67"/>
    <w:rsid w:val="00C24855"/>
    <w:rsid w:val="00C25346"/>
    <w:rsid w:val="00C25660"/>
    <w:rsid w:val="00C25A94"/>
    <w:rsid w:val="00C25B0F"/>
    <w:rsid w:val="00C25E4A"/>
    <w:rsid w:val="00C2677F"/>
    <w:rsid w:val="00C26A5B"/>
    <w:rsid w:val="00C2722A"/>
    <w:rsid w:val="00C277BC"/>
    <w:rsid w:val="00C2793A"/>
    <w:rsid w:val="00C27C27"/>
    <w:rsid w:val="00C3064F"/>
    <w:rsid w:val="00C30FE7"/>
    <w:rsid w:val="00C314C5"/>
    <w:rsid w:val="00C31729"/>
    <w:rsid w:val="00C32672"/>
    <w:rsid w:val="00C3291D"/>
    <w:rsid w:val="00C330F2"/>
    <w:rsid w:val="00C34339"/>
    <w:rsid w:val="00C3576F"/>
    <w:rsid w:val="00C378A9"/>
    <w:rsid w:val="00C37A55"/>
    <w:rsid w:val="00C37A8A"/>
    <w:rsid w:val="00C406C3"/>
    <w:rsid w:val="00C408E0"/>
    <w:rsid w:val="00C40982"/>
    <w:rsid w:val="00C40DE7"/>
    <w:rsid w:val="00C41DC1"/>
    <w:rsid w:val="00C42004"/>
    <w:rsid w:val="00C4209D"/>
    <w:rsid w:val="00C4213A"/>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A09"/>
    <w:rsid w:val="00C51E80"/>
    <w:rsid w:val="00C52B30"/>
    <w:rsid w:val="00C52F52"/>
    <w:rsid w:val="00C53BB9"/>
    <w:rsid w:val="00C549D0"/>
    <w:rsid w:val="00C54CCB"/>
    <w:rsid w:val="00C551DB"/>
    <w:rsid w:val="00C55D89"/>
    <w:rsid w:val="00C561D8"/>
    <w:rsid w:val="00C56C86"/>
    <w:rsid w:val="00C56E6E"/>
    <w:rsid w:val="00C5797E"/>
    <w:rsid w:val="00C57AF1"/>
    <w:rsid w:val="00C604DB"/>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DE6"/>
    <w:rsid w:val="00C82D23"/>
    <w:rsid w:val="00C83305"/>
    <w:rsid w:val="00C83601"/>
    <w:rsid w:val="00C837D4"/>
    <w:rsid w:val="00C83C20"/>
    <w:rsid w:val="00C84DC8"/>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5B5"/>
    <w:rsid w:val="00CA7689"/>
    <w:rsid w:val="00CB004D"/>
    <w:rsid w:val="00CB01D1"/>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62DE"/>
    <w:rsid w:val="00CC64BE"/>
    <w:rsid w:val="00CC66A6"/>
    <w:rsid w:val="00CC6729"/>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D8B"/>
    <w:rsid w:val="00CD5DCD"/>
    <w:rsid w:val="00CD6307"/>
    <w:rsid w:val="00CD7B06"/>
    <w:rsid w:val="00CD7BED"/>
    <w:rsid w:val="00CD7D6A"/>
    <w:rsid w:val="00CE0030"/>
    <w:rsid w:val="00CE0110"/>
    <w:rsid w:val="00CE04B6"/>
    <w:rsid w:val="00CE0D1D"/>
    <w:rsid w:val="00CE1108"/>
    <w:rsid w:val="00CE224A"/>
    <w:rsid w:val="00CE2736"/>
    <w:rsid w:val="00CE28F1"/>
    <w:rsid w:val="00CE2A1B"/>
    <w:rsid w:val="00CE3BDE"/>
    <w:rsid w:val="00CE46B7"/>
    <w:rsid w:val="00CE4F1F"/>
    <w:rsid w:val="00CE57E3"/>
    <w:rsid w:val="00CE6788"/>
    <w:rsid w:val="00CE775F"/>
    <w:rsid w:val="00CE781F"/>
    <w:rsid w:val="00CE796B"/>
    <w:rsid w:val="00CE7BB8"/>
    <w:rsid w:val="00CE7DF9"/>
    <w:rsid w:val="00CF07B2"/>
    <w:rsid w:val="00CF089E"/>
    <w:rsid w:val="00CF11A8"/>
    <w:rsid w:val="00CF2B9B"/>
    <w:rsid w:val="00CF3F51"/>
    <w:rsid w:val="00CF4442"/>
    <w:rsid w:val="00CF5892"/>
    <w:rsid w:val="00CF5AD5"/>
    <w:rsid w:val="00CF6280"/>
    <w:rsid w:val="00CF68FC"/>
    <w:rsid w:val="00CF6C50"/>
    <w:rsid w:val="00CF6D70"/>
    <w:rsid w:val="00CF718E"/>
    <w:rsid w:val="00CF768A"/>
    <w:rsid w:val="00CF78E1"/>
    <w:rsid w:val="00CF7AA9"/>
    <w:rsid w:val="00CF7E05"/>
    <w:rsid w:val="00D00070"/>
    <w:rsid w:val="00D00340"/>
    <w:rsid w:val="00D0035B"/>
    <w:rsid w:val="00D005CD"/>
    <w:rsid w:val="00D00FBD"/>
    <w:rsid w:val="00D01742"/>
    <w:rsid w:val="00D01991"/>
    <w:rsid w:val="00D02494"/>
    <w:rsid w:val="00D0250A"/>
    <w:rsid w:val="00D02950"/>
    <w:rsid w:val="00D029AE"/>
    <w:rsid w:val="00D033D3"/>
    <w:rsid w:val="00D035F2"/>
    <w:rsid w:val="00D03C22"/>
    <w:rsid w:val="00D05D0A"/>
    <w:rsid w:val="00D06481"/>
    <w:rsid w:val="00D0653E"/>
    <w:rsid w:val="00D0684A"/>
    <w:rsid w:val="00D068E6"/>
    <w:rsid w:val="00D073B6"/>
    <w:rsid w:val="00D07CA7"/>
    <w:rsid w:val="00D10503"/>
    <w:rsid w:val="00D1094A"/>
    <w:rsid w:val="00D10CF8"/>
    <w:rsid w:val="00D10E4F"/>
    <w:rsid w:val="00D11EF7"/>
    <w:rsid w:val="00D11FD1"/>
    <w:rsid w:val="00D123AE"/>
    <w:rsid w:val="00D134EB"/>
    <w:rsid w:val="00D13D08"/>
    <w:rsid w:val="00D14006"/>
    <w:rsid w:val="00D14326"/>
    <w:rsid w:val="00D14AFE"/>
    <w:rsid w:val="00D14D0B"/>
    <w:rsid w:val="00D14D52"/>
    <w:rsid w:val="00D16E27"/>
    <w:rsid w:val="00D17AB3"/>
    <w:rsid w:val="00D17BE9"/>
    <w:rsid w:val="00D17C2C"/>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E7E"/>
    <w:rsid w:val="00D3121C"/>
    <w:rsid w:val="00D31D0D"/>
    <w:rsid w:val="00D3257F"/>
    <w:rsid w:val="00D327E2"/>
    <w:rsid w:val="00D32F79"/>
    <w:rsid w:val="00D3330D"/>
    <w:rsid w:val="00D33A1F"/>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7D67"/>
    <w:rsid w:val="00D60142"/>
    <w:rsid w:val="00D6087A"/>
    <w:rsid w:val="00D60E96"/>
    <w:rsid w:val="00D6171C"/>
    <w:rsid w:val="00D61869"/>
    <w:rsid w:val="00D623C9"/>
    <w:rsid w:val="00D624EC"/>
    <w:rsid w:val="00D62596"/>
    <w:rsid w:val="00D627BC"/>
    <w:rsid w:val="00D62866"/>
    <w:rsid w:val="00D63B7F"/>
    <w:rsid w:val="00D644B6"/>
    <w:rsid w:val="00D648C3"/>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211A"/>
    <w:rsid w:val="00D73811"/>
    <w:rsid w:val="00D73CEC"/>
    <w:rsid w:val="00D73D72"/>
    <w:rsid w:val="00D750CB"/>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A7E"/>
    <w:rsid w:val="00D84A7F"/>
    <w:rsid w:val="00D84AD0"/>
    <w:rsid w:val="00D84C88"/>
    <w:rsid w:val="00D8564F"/>
    <w:rsid w:val="00D86021"/>
    <w:rsid w:val="00D86BD0"/>
    <w:rsid w:val="00D87286"/>
    <w:rsid w:val="00D87D3D"/>
    <w:rsid w:val="00D901C8"/>
    <w:rsid w:val="00D91ACC"/>
    <w:rsid w:val="00D91B9B"/>
    <w:rsid w:val="00D91E54"/>
    <w:rsid w:val="00D93770"/>
    <w:rsid w:val="00D94B00"/>
    <w:rsid w:val="00D95E09"/>
    <w:rsid w:val="00D95FAB"/>
    <w:rsid w:val="00D965C6"/>
    <w:rsid w:val="00D96D5D"/>
    <w:rsid w:val="00DA086C"/>
    <w:rsid w:val="00DA0CC1"/>
    <w:rsid w:val="00DA0E49"/>
    <w:rsid w:val="00DA1C60"/>
    <w:rsid w:val="00DA1E2B"/>
    <w:rsid w:val="00DA261C"/>
    <w:rsid w:val="00DA27AE"/>
    <w:rsid w:val="00DA3981"/>
    <w:rsid w:val="00DA5595"/>
    <w:rsid w:val="00DA61E9"/>
    <w:rsid w:val="00DA6921"/>
    <w:rsid w:val="00DA71C7"/>
    <w:rsid w:val="00DA7649"/>
    <w:rsid w:val="00DA7B3F"/>
    <w:rsid w:val="00DA7CE8"/>
    <w:rsid w:val="00DA7F08"/>
    <w:rsid w:val="00DA7FBE"/>
    <w:rsid w:val="00DB0C7F"/>
    <w:rsid w:val="00DB0E26"/>
    <w:rsid w:val="00DB1AF2"/>
    <w:rsid w:val="00DB1FFC"/>
    <w:rsid w:val="00DB2003"/>
    <w:rsid w:val="00DB273C"/>
    <w:rsid w:val="00DB2F47"/>
    <w:rsid w:val="00DB30DB"/>
    <w:rsid w:val="00DB3E74"/>
    <w:rsid w:val="00DB4A28"/>
    <w:rsid w:val="00DB4E6C"/>
    <w:rsid w:val="00DB5336"/>
    <w:rsid w:val="00DB540F"/>
    <w:rsid w:val="00DB5717"/>
    <w:rsid w:val="00DB67D6"/>
    <w:rsid w:val="00DB7439"/>
    <w:rsid w:val="00DB7901"/>
    <w:rsid w:val="00DB7F86"/>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65A"/>
    <w:rsid w:val="00DD1887"/>
    <w:rsid w:val="00DD18F5"/>
    <w:rsid w:val="00DD19EB"/>
    <w:rsid w:val="00DD1BA6"/>
    <w:rsid w:val="00DD293A"/>
    <w:rsid w:val="00DD2CD8"/>
    <w:rsid w:val="00DD31F2"/>
    <w:rsid w:val="00DD3404"/>
    <w:rsid w:val="00DD3619"/>
    <w:rsid w:val="00DD3FB3"/>
    <w:rsid w:val="00DD42C2"/>
    <w:rsid w:val="00DD4EB4"/>
    <w:rsid w:val="00DD5167"/>
    <w:rsid w:val="00DD63B7"/>
    <w:rsid w:val="00DD6833"/>
    <w:rsid w:val="00DD6B07"/>
    <w:rsid w:val="00DD6B7E"/>
    <w:rsid w:val="00DD7844"/>
    <w:rsid w:val="00DD79D3"/>
    <w:rsid w:val="00DE022E"/>
    <w:rsid w:val="00DE05AD"/>
    <w:rsid w:val="00DE0F7A"/>
    <w:rsid w:val="00DE11FD"/>
    <w:rsid w:val="00DE12D5"/>
    <w:rsid w:val="00DE1313"/>
    <w:rsid w:val="00DE1380"/>
    <w:rsid w:val="00DE18D3"/>
    <w:rsid w:val="00DE1BC0"/>
    <w:rsid w:val="00DE1E97"/>
    <w:rsid w:val="00DE21F4"/>
    <w:rsid w:val="00DE26CC"/>
    <w:rsid w:val="00DE3F1A"/>
    <w:rsid w:val="00DE4B59"/>
    <w:rsid w:val="00DE5187"/>
    <w:rsid w:val="00DE59DF"/>
    <w:rsid w:val="00DE5EF6"/>
    <w:rsid w:val="00DE7158"/>
    <w:rsid w:val="00DF0043"/>
    <w:rsid w:val="00DF035F"/>
    <w:rsid w:val="00DF0641"/>
    <w:rsid w:val="00DF141B"/>
    <w:rsid w:val="00DF1422"/>
    <w:rsid w:val="00DF1D61"/>
    <w:rsid w:val="00DF1FBF"/>
    <w:rsid w:val="00DF2142"/>
    <w:rsid w:val="00DF3952"/>
    <w:rsid w:val="00DF3A5E"/>
    <w:rsid w:val="00DF4061"/>
    <w:rsid w:val="00DF4A4C"/>
    <w:rsid w:val="00DF4C4E"/>
    <w:rsid w:val="00DF57D0"/>
    <w:rsid w:val="00DF57FA"/>
    <w:rsid w:val="00DF5D15"/>
    <w:rsid w:val="00DF5D39"/>
    <w:rsid w:val="00DF60A3"/>
    <w:rsid w:val="00DF68E2"/>
    <w:rsid w:val="00DF6A95"/>
    <w:rsid w:val="00DF7FC2"/>
    <w:rsid w:val="00E00A0D"/>
    <w:rsid w:val="00E018F6"/>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4074"/>
    <w:rsid w:val="00E24F54"/>
    <w:rsid w:val="00E25A7A"/>
    <w:rsid w:val="00E25AF4"/>
    <w:rsid w:val="00E25B63"/>
    <w:rsid w:val="00E25FDA"/>
    <w:rsid w:val="00E26500"/>
    <w:rsid w:val="00E2673A"/>
    <w:rsid w:val="00E27561"/>
    <w:rsid w:val="00E27D31"/>
    <w:rsid w:val="00E30065"/>
    <w:rsid w:val="00E301EA"/>
    <w:rsid w:val="00E30CCB"/>
    <w:rsid w:val="00E3112D"/>
    <w:rsid w:val="00E3186D"/>
    <w:rsid w:val="00E33FBE"/>
    <w:rsid w:val="00E34556"/>
    <w:rsid w:val="00E347F9"/>
    <w:rsid w:val="00E34AD8"/>
    <w:rsid w:val="00E356F4"/>
    <w:rsid w:val="00E358ED"/>
    <w:rsid w:val="00E35BDD"/>
    <w:rsid w:val="00E35CB4"/>
    <w:rsid w:val="00E35CF1"/>
    <w:rsid w:val="00E36295"/>
    <w:rsid w:val="00E36406"/>
    <w:rsid w:val="00E369FE"/>
    <w:rsid w:val="00E36AC2"/>
    <w:rsid w:val="00E36C75"/>
    <w:rsid w:val="00E36D6B"/>
    <w:rsid w:val="00E4066D"/>
    <w:rsid w:val="00E406A2"/>
    <w:rsid w:val="00E419BE"/>
    <w:rsid w:val="00E41B2E"/>
    <w:rsid w:val="00E41FF6"/>
    <w:rsid w:val="00E43D02"/>
    <w:rsid w:val="00E43E3B"/>
    <w:rsid w:val="00E43EDA"/>
    <w:rsid w:val="00E441AA"/>
    <w:rsid w:val="00E44666"/>
    <w:rsid w:val="00E44B3F"/>
    <w:rsid w:val="00E44C75"/>
    <w:rsid w:val="00E44D04"/>
    <w:rsid w:val="00E4570E"/>
    <w:rsid w:val="00E459A1"/>
    <w:rsid w:val="00E46002"/>
    <w:rsid w:val="00E4617F"/>
    <w:rsid w:val="00E47015"/>
    <w:rsid w:val="00E47AA2"/>
    <w:rsid w:val="00E47C9A"/>
    <w:rsid w:val="00E5034E"/>
    <w:rsid w:val="00E503E2"/>
    <w:rsid w:val="00E513B4"/>
    <w:rsid w:val="00E51913"/>
    <w:rsid w:val="00E53473"/>
    <w:rsid w:val="00E53844"/>
    <w:rsid w:val="00E53D03"/>
    <w:rsid w:val="00E5453D"/>
    <w:rsid w:val="00E549E8"/>
    <w:rsid w:val="00E54A8B"/>
    <w:rsid w:val="00E54C08"/>
    <w:rsid w:val="00E54E32"/>
    <w:rsid w:val="00E552E9"/>
    <w:rsid w:val="00E55B8F"/>
    <w:rsid w:val="00E56185"/>
    <w:rsid w:val="00E56486"/>
    <w:rsid w:val="00E568DC"/>
    <w:rsid w:val="00E56E3C"/>
    <w:rsid w:val="00E5799C"/>
    <w:rsid w:val="00E60DC8"/>
    <w:rsid w:val="00E60DD2"/>
    <w:rsid w:val="00E61AE2"/>
    <w:rsid w:val="00E62813"/>
    <w:rsid w:val="00E62A3C"/>
    <w:rsid w:val="00E63CDE"/>
    <w:rsid w:val="00E64CAD"/>
    <w:rsid w:val="00E65575"/>
    <w:rsid w:val="00E6568D"/>
    <w:rsid w:val="00E659F7"/>
    <w:rsid w:val="00E6734A"/>
    <w:rsid w:val="00E67633"/>
    <w:rsid w:val="00E7040F"/>
    <w:rsid w:val="00E718FD"/>
    <w:rsid w:val="00E72308"/>
    <w:rsid w:val="00E7259E"/>
    <w:rsid w:val="00E728E7"/>
    <w:rsid w:val="00E735E4"/>
    <w:rsid w:val="00E738CD"/>
    <w:rsid w:val="00E743F9"/>
    <w:rsid w:val="00E74763"/>
    <w:rsid w:val="00E75651"/>
    <w:rsid w:val="00E760CF"/>
    <w:rsid w:val="00E7627A"/>
    <w:rsid w:val="00E76733"/>
    <w:rsid w:val="00E76B08"/>
    <w:rsid w:val="00E770A0"/>
    <w:rsid w:val="00E77364"/>
    <w:rsid w:val="00E773D4"/>
    <w:rsid w:val="00E77CB7"/>
    <w:rsid w:val="00E802F6"/>
    <w:rsid w:val="00E807C3"/>
    <w:rsid w:val="00E809D5"/>
    <w:rsid w:val="00E80AD9"/>
    <w:rsid w:val="00E80EBC"/>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73D0"/>
    <w:rsid w:val="00EA768A"/>
    <w:rsid w:val="00EA77DC"/>
    <w:rsid w:val="00EA7C16"/>
    <w:rsid w:val="00EB0787"/>
    <w:rsid w:val="00EB0CB8"/>
    <w:rsid w:val="00EB11DF"/>
    <w:rsid w:val="00EB15CE"/>
    <w:rsid w:val="00EB271F"/>
    <w:rsid w:val="00EB3559"/>
    <w:rsid w:val="00EB419F"/>
    <w:rsid w:val="00EB4926"/>
    <w:rsid w:val="00EB4CD2"/>
    <w:rsid w:val="00EB5732"/>
    <w:rsid w:val="00EB62EE"/>
    <w:rsid w:val="00EB6B92"/>
    <w:rsid w:val="00EB6DCB"/>
    <w:rsid w:val="00EB77A6"/>
    <w:rsid w:val="00EB79D1"/>
    <w:rsid w:val="00EC074E"/>
    <w:rsid w:val="00EC1D58"/>
    <w:rsid w:val="00EC2B54"/>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D0063"/>
    <w:rsid w:val="00ED0290"/>
    <w:rsid w:val="00ED04C6"/>
    <w:rsid w:val="00ED14CE"/>
    <w:rsid w:val="00ED197E"/>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4D9C"/>
    <w:rsid w:val="00EE52F7"/>
    <w:rsid w:val="00EE536C"/>
    <w:rsid w:val="00EE5692"/>
    <w:rsid w:val="00EE5F1B"/>
    <w:rsid w:val="00EE6569"/>
    <w:rsid w:val="00EE6CAB"/>
    <w:rsid w:val="00EE763E"/>
    <w:rsid w:val="00EE7B88"/>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454D"/>
    <w:rsid w:val="00F04806"/>
    <w:rsid w:val="00F04CCF"/>
    <w:rsid w:val="00F04EA8"/>
    <w:rsid w:val="00F05016"/>
    <w:rsid w:val="00F05216"/>
    <w:rsid w:val="00F05337"/>
    <w:rsid w:val="00F057F1"/>
    <w:rsid w:val="00F05AFB"/>
    <w:rsid w:val="00F05FF6"/>
    <w:rsid w:val="00F065FD"/>
    <w:rsid w:val="00F06FA7"/>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33D7"/>
    <w:rsid w:val="00F241DC"/>
    <w:rsid w:val="00F2421E"/>
    <w:rsid w:val="00F24BA8"/>
    <w:rsid w:val="00F24D33"/>
    <w:rsid w:val="00F25BE8"/>
    <w:rsid w:val="00F262D2"/>
    <w:rsid w:val="00F264E4"/>
    <w:rsid w:val="00F26DE5"/>
    <w:rsid w:val="00F274A7"/>
    <w:rsid w:val="00F27DF1"/>
    <w:rsid w:val="00F3001B"/>
    <w:rsid w:val="00F3035F"/>
    <w:rsid w:val="00F305FA"/>
    <w:rsid w:val="00F30B22"/>
    <w:rsid w:val="00F311AF"/>
    <w:rsid w:val="00F31341"/>
    <w:rsid w:val="00F31BC1"/>
    <w:rsid w:val="00F32ACC"/>
    <w:rsid w:val="00F3373C"/>
    <w:rsid w:val="00F3405A"/>
    <w:rsid w:val="00F34531"/>
    <w:rsid w:val="00F359A8"/>
    <w:rsid w:val="00F3630B"/>
    <w:rsid w:val="00F3649F"/>
    <w:rsid w:val="00F3664D"/>
    <w:rsid w:val="00F40695"/>
    <w:rsid w:val="00F40716"/>
    <w:rsid w:val="00F40ACC"/>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FF9"/>
    <w:rsid w:val="00F64B33"/>
    <w:rsid w:val="00F6514B"/>
    <w:rsid w:val="00F66100"/>
    <w:rsid w:val="00F66103"/>
    <w:rsid w:val="00F6621D"/>
    <w:rsid w:val="00F6646E"/>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13D"/>
    <w:rsid w:val="00F8249C"/>
    <w:rsid w:val="00F829C1"/>
    <w:rsid w:val="00F82A94"/>
    <w:rsid w:val="00F82D6E"/>
    <w:rsid w:val="00F83565"/>
    <w:rsid w:val="00F835EF"/>
    <w:rsid w:val="00F84465"/>
    <w:rsid w:val="00F84657"/>
    <w:rsid w:val="00F85AD4"/>
    <w:rsid w:val="00F85F2A"/>
    <w:rsid w:val="00F8612F"/>
    <w:rsid w:val="00F86633"/>
    <w:rsid w:val="00F86A2E"/>
    <w:rsid w:val="00F8700C"/>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7004"/>
    <w:rsid w:val="00F979F4"/>
    <w:rsid w:val="00F97E58"/>
    <w:rsid w:val="00FA0A61"/>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253E"/>
    <w:rsid w:val="00FB2F09"/>
    <w:rsid w:val="00FB30F0"/>
    <w:rsid w:val="00FB333F"/>
    <w:rsid w:val="00FB354A"/>
    <w:rsid w:val="00FB400B"/>
    <w:rsid w:val="00FB42C6"/>
    <w:rsid w:val="00FB45B6"/>
    <w:rsid w:val="00FB46A6"/>
    <w:rsid w:val="00FB471F"/>
    <w:rsid w:val="00FB4FC4"/>
    <w:rsid w:val="00FB51BB"/>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58D"/>
    <w:rsid w:val="00FC18AB"/>
    <w:rsid w:val="00FC1DA1"/>
    <w:rsid w:val="00FC248E"/>
    <w:rsid w:val="00FC2DDA"/>
    <w:rsid w:val="00FC3C48"/>
    <w:rsid w:val="00FC465C"/>
    <w:rsid w:val="00FC498F"/>
    <w:rsid w:val="00FC4BD4"/>
    <w:rsid w:val="00FC5DF5"/>
    <w:rsid w:val="00FC5ECF"/>
    <w:rsid w:val="00FC65DA"/>
    <w:rsid w:val="00FC699D"/>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2EBF"/>
    <w:rsid w:val="00FD3145"/>
    <w:rsid w:val="00FD44D0"/>
    <w:rsid w:val="00FD4B67"/>
    <w:rsid w:val="00FD4DE6"/>
    <w:rsid w:val="00FD7A5E"/>
    <w:rsid w:val="00FE0136"/>
    <w:rsid w:val="00FE061E"/>
    <w:rsid w:val="00FE096E"/>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B05"/>
    <w:rsid w:val="00FF1017"/>
    <w:rsid w:val="00FF1BB8"/>
    <w:rsid w:val="00FF1CF5"/>
    <w:rsid w:val="00FF30BA"/>
    <w:rsid w:val="00FF3316"/>
    <w:rsid w:val="00FF336B"/>
    <w:rsid w:val="00FF36AB"/>
    <w:rsid w:val="00FF3750"/>
    <w:rsid w:val="00FF488A"/>
    <w:rsid w:val="00FF4A9C"/>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9</TotalTime>
  <Pages>80</Pages>
  <Words>40677</Words>
  <Characters>231860</Characters>
  <Application>Microsoft Office Word</Application>
  <DocSecurity>0</DocSecurity>
  <Lines>1932</Lines>
  <Paragraphs>5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588</cp:revision>
  <cp:lastPrinted>2021-07-06T08:20:00Z</cp:lastPrinted>
  <dcterms:created xsi:type="dcterms:W3CDTF">2021-03-18T07:48:00Z</dcterms:created>
  <dcterms:modified xsi:type="dcterms:W3CDTF">2021-07-06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